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22E45586" w:rsidR="00D45847" w:rsidRDefault="00227C8F">
      <w:pPr>
        <w:rPr>
          <w:rFonts w:ascii="Verdana" w:hAnsi="Verdana"/>
          <w:color w:val="17365D" w:themeColor="text2" w:themeShade="BF"/>
          <w:sz w:val="28"/>
        </w:rPr>
      </w:pPr>
      <w:r>
        <w:rPr>
          <w:rFonts w:ascii="Verdana" w:hAnsi="Verdana"/>
          <w:noProof/>
          <w:color w:val="17365D" w:themeColor="text2" w:themeShade="BF"/>
          <w:sz w:val="28"/>
          <w:lang w:val="en-US"/>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val="en-US"/>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244800" w:rsidRDefault="00244800">
                            <w:pPr>
                              <w:pStyle w:val="Frontpagetext"/>
                              <w:rPr>
                                <w:sz w:val="28"/>
                                <w:szCs w:val="28"/>
                              </w:rPr>
                            </w:pPr>
                            <w:r>
                              <w:rPr>
                                <w:sz w:val="28"/>
                                <w:szCs w:val="28"/>
                              </w:rPr>
                              <w:t xml:space="preserve">Institutionen för data- </w:t>
                            </w:r>
                            <w:r>
                              <w:rPr>
                                <w:sz w:val="28"/>
                                <w:szCs w:val="28"/>
                              </w:rPr>
                              <w:br/>
                              <w:t>och systemvetenskap</w:t>
                            </w:r>
                          </w:p>
                          <w:p w14:paraId="0DD0DA7D" w14:textId="77777777" w:rsidR="00244800" w:rsidRDefault="00244800">
                            <w:pPr>
                              <w:pStyle w:val="TextBox"/>
                            </w:pPr>
                            <w:r>
                              <w:t>Examensarbete 15 hp</w:t>
                            </w:r>
                          </w:p>
                          <w:p w14:paraId="205AAAC7" w14:textId="77777777" w:rsidR="00244800" w:rsidRDefault="00244800">
                            <w:pPr>
                              <w:pStyle w:val="TextBox"/>
                            </w:pPr>
                            <w:r>
                              <w:t>Data- och systemvetenskap</w:t>
                            </w:r>
                          </w:p>
                          <w:p w14:paraId="51566511" w14:textId="77777777" w:rsidR="00244800" w:rsidRDefault="00244800">
                            <w:pPr>
                              <w:pStyle w:val="Textruta"/>
                            </w:pPr>
                            <w:r>
                              <w:t xml:space="preserve">Kurs- eller utbildningsprogram (180 hp) </w:t>
                            </w:r>
                          </w:p>
                          <w:p w14:paraId="7A700FAB" w14:textId="05793D08" w:rsidR="00244800" w:rsidRDefault="00244800">
                            <w:pPr>
                              <w:pStyle w:val="Textruta"/>
                            </w:pPr>
                            <w:r>
                              <w:t>Höstterminen 2018</w:t>
                            </w:r>
                          </w:p>
                          <w:p w14:paraId="381612CD" w14:textId="77777777" w:rsidR="00244800" w:rsidRDefault="00244800">
                            <w:pPr>
                              <w:pStyle w:val="Textruta"/>
                            </w:pPr>
                            <w:r>
                              <w:t>Handledare: Robert Ramberg</w:t>
                            </w:r>
                          </w:p>
                          <w:p w14:paraId="41DC09BB" w14:textId="358B72E7" w:rsidR="00244800" w:rsidRDefault="00244800">
                            <w:pPr>
                              <w:pStyle w:val="Textruta"/>
                            </w:pPr>
                            <w:r>
                              <w:t>Granskare: Patrik Hernvall</w:t>
                            </w:r>
                          </w:p>
                          <w:p w14:paraId="316E1ACF" w14:textId="77777777" w:rsidR="00244800" w:rsidRPr="00EE4EEC" w:rsidRDefault="00244800">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244800" w:rsidRDefault="00244800">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3A2BA1" w:rsidRDefault="003A2BA1">
                      <w:pPr>
                        <w:pStyle w:val="Frontpagetext"/>
                        <w:rPr>
                          <w:sz w:val="28"/>
                          <w:szCs w:val="28"/>
                        </w:rPr>
                      </w:pPr>
                      <w:r>
                        <w:rPr>
                          <w:sz w:val="28"/>
                          <w:szCs w:val="28"/>
                        </w:rPr>
                        <w:t xml:space="preserve">Institutionen för data- </w:t>
                      </w:r>
                      <w:r>
                        <w:rPr>
                          <w:sz w:val="28"/>
                          <w:szCs w:val="28"/>
                        </w:rPr>
                        <w:br/>
                        <w:t>och systemvetenskap</w:t>
                      </w:r>
                    </w:p>
                    <w:p w14:paraId="0DD0DA7D" w14:textId="77777777" w:rsidR="003A2BA1" w:rsidRDefault="003A2BA1">
                      <w:pPr>
                        <w:pStyle w:val="TextBox"/>
                      </w:pPr>
                      <w:r>
                        <w:t>Examensarbete 15 hp</w:t>
                      </w:r>
                    </w:p>
                    <w:p w14:paraId="205AAAC7" w14:textId="77777777" w:rsidR="003A2BA1" w:rsidRDefault="003A2BA1">
                      <w:pPr>
                        <w:pStyle w:val="TextBox"/>
                      </w:pPr>
                      <w:r>
                        <w:t>Data- och systemvetenskap</w:t>
                      </w:r>
                    </w:p>
                    <w:p w14:paraId="51566511" w14:textId="77777777" w:rsidR="003A2BA1" w:rsidRDefault="003A2BA1">
                      <w:pPr>
                        <w:pStyle w:val="Textruta"/>
                      </w:pPr>
                      <w:r>
                        <w:t xml:space="preserve">Kurs- eller utbildningsprogram (180 hp) </w:t>
                      </w:r>
                    </w:p>
                    <w:p w14:paraId="7A700FAB" w14:textId="05793D08" w:rsidR="003A2BA1" w:rsidRDefault="003A2BA1">
                      <w:pPr>
                        <w:pStyle w:val="Textruta"/>
                      </w:pPr>
                      <w:r>
                        <w:t>Höstterminen 2018</w:t>
                      </w:r>
                    </w:p>
                    <w:p w14:paraId="381612CD" w14:textId="77777777" w:rsidR="003A2BA1" w:rsidRDefault="003A2BA1">
                      <w:pPr>
                        <w:pStyle w:val="Textruta"/>
                      </w:pPr>
                      <w:r>
                        <w:t>Handledare: Robert Ramberg</w:t>
                      </w:r>
                    </w:p>
                    <w:p w14:paraId="41DC09BB" w14:textId="358B72E7" w:rsidR="003A2BA1" w:rsidRDefault="003A2BA1">
                      <w:pPr>
                        <w:pStyle w:val="Textruta"/>
                      </w:pPr>
                      <w:r>
                        <w:t>Granskare: Patrik Hernvall</w:t>
                      </w:r>
                    </w:p>
                    <w:p w14:paraId="316E1ACF" w14:textId="77777777" w:rsidR="003A2BA1" w:rsidRPr="00EE4EEC" w:rsidRDefault="003A2BA1">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3A2BA1" w:rsidRDefault="003A2BA1">
                      <w:pPr>
                        <w:pStyle w:val="TextBox"/>
                      </w:pPr>
                    </w:p>
                  </w:txbxContent>
                </v:textbox>
                <w10:wrap type="square" anchory="margin"/>
              </v:rect>
            </w:pict>
          </mc:Fallback>
        </mc:AlternateContent>
      </w:r>
      <w:r w:rsidR="00850895">
        <w:br w:type="page"/>
      </w:r>
    </w:p>
    <w:p w14:paraId="19EFE0DD" w14:textId="79F248C0" w:rsidR="00227C8F" w:rsidRPr="00AC7EB3" w:rsidRDefault="00227C8F" w:rsidP="00227C8F">
      <w:pPr>
        <w:pStyle w:val="NormalWe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
        <w:rPr>
          <w:rFonts w:ascii="Arial" w:hAnsi="Arial" w:cs="Arial"/>
          <w:sz w:val="22"/>
          <w:szCs w:val="22"/>
          <w:lang w:val="en-US" w:eastAsia="en-US"/>
        </w:rPr>
      </w:pPr>
      <w:r w:rsidRPr="00AC7EB3">
        <w:rPr>
          <w:i/>
          <w:sz w:val="22"/>
          <w:szCs w:val="22"/>
          <w:lang w:val="en-US"/>
        </w:rPr>
        <w:t xml:space="preserve">participat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ody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odyText"/>
      </w:pPr>
    </w:p>
    <w:p w14:paraId="533B801D" w14:textId="77777777" w:rsidR="00D45847" w:rsidRDefault="00D45847">
      <w:pPr>
        <w:pStyle w:val="Body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TOC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752279">
        <w:rPr>
          <w:noProof/>
        </w:rPr>
        <w:t>1</w:t>
      </w:r>
      <w:r w:rsidR="00424655">
        <w:rPr>
          <w:noProof/>
        </w:rPr>
        <w:fldChar w:fldCharType="end"/>
      </w:r>
    </w:p>
    <w:p w14:paraId="37CDD6F1" w14:textId="73288938" w:rsidR="00424655" w:rsidRDefault="00214F7B">
      <w:pPr>
        <w:pStyle w:val="TOC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752279">
        <w:rPr>
          <w:noProof/>
        </w:rPr>
        <w:t>2</w:t>
      </w:r>
      <w:r w:rsidR="00424655">
        <w:rPr>
          <w:noProof/>
        </w:rPr>
        <w:fldChar w:fldCharType="end"/>
      </w:r>
    </w:p>
    <w:p w14:paraId="31CE9324" w14:textId="21A35DD8" w:rsidR="00424655" w:rsidRDefault="00214F7B">
      <w:pPr>
        <w:pStyle w:val="TOC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752279">
        <w:rPr>
          <w:noProof/>
        </w:rPr>
        <w:t>6</w:t>
      </w:r>
      <w:r w:rsidR="00424655">
        <w:rPr>
          <w:noProof/>
        </w:rPr>
        <w:fldChar w:fldCharType="end"/>
      </w:r>
    </w:p>
    <w:p w14:paraId="54808950" w14:textId="2D2BCD24" w:rsidR="00424655" w:rsidRDefault="00214F7B">
      <w:pPr>
        <w:pStyle w:val="TOC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752279">
        <w:rPr>
          <w:noProof/>
        </w:rPr>
        <w:t>7</w:t>
      </w:r>
      <w:r w:rsidR="00424655">
        <w:rPr>
          <w:noProof/>
        </w:rPr>
        <w:fldChar w:fldCharType="end"/>
      </w:r>
    </w:p>
    <w:p w14:paraId="6220960E" w14:textId="63CAA62F" w:rsidR="00424655" w:rsidRDefault="00214F7B">
      <w:pPr>
        <w:pStyle w:val="TOC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752279">
        <w:rPr>
          <w:noProof/>
        </w:rPr>
        <w:t>12</w:t>
      </w:r>
      <w:r w:rsidR="00424655">
        <w:rPr>
          <w:noProof/>
        </w:rPr>
        <w:fldChar w:fldCharType="end"/>
      </w:r>
    </w:p>
    <w:p w14:paraId="172988AE" w14:textId="37EBB5A9" w:rsidR="00424655" w:rsidRDefault="00214F7B">
      <w:pPr>
        <w:pStyle w:val="TOC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752279">
        <w:rPr>
          <w:noProof/>
        </w:rPr>
        <w:t>15</w:t>
      </w:r>
      <w:r w:rsidR="00424655">
        <w:rPr>
          <w:noProof/>
        </w:rPr>
        <w:fldChar w:fldCharType="end"/>
      </w:r>
    </w:p>
    <w:p w14:paraId="2F6D3CC6" w14:textId="1990CE44" w:rsidR="00424655" w:rsidRDefault="00214F7B">
      <w:pPr>
        <w:pStyle w:val="TOC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752279">
        <w:rPr>
          <w:noProof/>
        </w:rPr>
        <w:t>15</w:t>
      </w:r>
      <w:r w:rsidR="00424655">
        <w:rPr>
          <w:noProof/>
        </w:rPr>
        <w:fldChar w:fldCharType="end"/>
      </w:r>
    </w:p>
    <w:p w14:paraId="0CC14F4D" w14:textId="06B374FD" w:rsidR="00424655" w:rsidRDefault="00214F7B">
      <w:pPr>
        <w:pStyle w:val="TOC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752279">
        <w:rPr>
          <w:noProof/>
        </w:rPr>
        <w:t>16</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Caption"/>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Caption"/>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Caption"/>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Pr="00A7085E" w:rsidRDefault="004E58AD" w:rsidP="00CA4A2A">
      <w:pPr>
        <w:pStyle w:val="Caption"/>
        <w:jc w:val="left"/>
        <w:rPr>
          <w:rFonts w:ascii="Times New Roman" w:hAnsi="Times New Roman" w:cs="Times New Roman"/>
          <w:i/>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6929F70A" w14:textId="77777777" w:rsidR="00D45847" w:rsidRDefault="00850895" w:rsidP="009D27B3">
      <w:pPr>
        <w:pStyle w:val="Heading11"/>
      </w:pPr>
      <w:bookmarkStart w:id="0" w:name="_Toc391456178"/>
      <w:bookmarkStart w:id="1" w:name="_Toc401327934"/>
      <w:bookmarkEnd w:id="0"/>
      <w:r>
        <w:lastRenderedPageBreak/>
        <w:t>Synopsis</w:t>
      </w:r>
      <w:bookmarkEnd w:id="1"/>
    </w:p>
    <w:p w14:paraId="45599B24" w14:textId="1E45A816" w:rsidR="00C77B2D" w:rsidRDefault="00B43A10" w:rsidP="00CA1731">
      <w:pPr>
        <w:spacing w:line="480" w:lineRule="auto"/>
        <w:jc w:val="both"/>
      </w:pPr>
      <w:r>
        <w:t>Elektroniskt lärande (E</w:t>
      </w:r>
      <w:r w:rsidR="00943F6C">
        <w:t>-</w:t>
      </w:r>
      <w:r w:rsidR="00413C7D">
        <w:t>lärande) är en form av undervisning</w:t>
      </w:r>
      <w:r w:rsidR="00943F6C">
        <w:t xml:space="preserve"> som sker via distans </w:t>
      </w:r>
      <w:r w:rsidR="00413C7D">
        <w:t xml:space="preserve">med hjälp av att </w:t>
      </w:r>
      <w:r w:rsidR="00943F6C">
        <w:t xml:space="preserve">använda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1E5D4E">
        <w:t xml:space="preserve"> e.g.</w:t>
      </w:r>
      <w:r w:rsidR="00EF6328">
        <w:t xml:space="preserve"> </w:t>
      </w:r>
      <w:r w:rsidR="00E458F4">
        <w:t xml:space="preserve">ökad struktur av kursinnehållet, </w:t>
      </w:r>
      <w:r w:rsidR="00EF6328">
        <w:t>en mer effektiv lärande</w:t>
      </w:r>
      <w:r w:rsidR="00E458F4">
        <w:t xml:space="preserve"> för studenter med olika bakgrund</w:t>
      </w:r>
      <w:r w:rsidR="00C27B26">
        <w:t>,</w:t>
      </w:r>
      <w:r w:rsidR="009411BD">
        <w:t xml:space="preserve"> </w:t>
      </w:r>
      <w:r w:rsidR="00B639A7">
        <w:t xml:space="preserve">samt en </w:t>
      </w:r>
      <w:r w:rsidR="00E458F4">
        <w:t>förbättrad</w:t>
      </w:r>
      <w:r w:rsidR="00C27B26">
        <w:t xml:space="preserve"> </w:t>
      </w:r>
      <w:r w:rsidR="00035BFB">
        <w:t>möjlighet</w:t>
      </w:r>
      <w:r>
        <w:t xml:space="preserve"> för e</w:t>
      </w:r>
      <w:r w:rsidR="00B639A7">
        <w:t>-lärande företaget</w:t>
      </w:r>
      <w:r w:rsidR="00035BFB">
        <w:t xml:space="preserve"> att</w:t>
      </w:r>
      <w:r w:rsidR="00815EFC">
        <w:t xml:space="preserve"> kunna </w:t>
      </w:r>
      <w:r w:rsidR="00A04460">
        <w:t>följa</w:t>
      </w:r>
      <w:r w:rsidR="00815EFC">
        <w:t xml:space="preserve"> hur pedag</w:t>
      </w:r>
      <w:r w:rsidR="00943F6C">
        <w:t xml:space="preserve">ogiken tillhandahålls i kurser.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et, </w:t>
      </w:r>
      <w:r w:rsidR="00036B5F">
        <w:t>delkursens tid och takt</w:t>
      </w:r>
      <w:r w:rsidR="009411BD">
        <w:t>, gränssni</w:t>
      </w:r>
      <w:r w:rsidR="00B639A7">
        <w:t>ttdesigne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i kursen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B639A7">
        <w:t xml:space="preserve">kvalitativ </w:t>
      </w:r>
      <w:r w:rsidR="000033C8">
        <w:t xml:space="preserve">intervju </w:t>
      </w:r>
      <w:r w:rsidR="00265FDF">
        <w:t xml:space="preserve">med </w:t>
      </w:r>
      <w:r w:rsidR="00F56940">
        <w:t>en anställd på Grade som är</w:t>
      </w:r>
      <w:r w:rsidR="00265FDF">
        <w:t xml:space="preserve"> pedagogisk</w:t>
      </w:r>
      <w:r w:rsidR="00813E12">
        <w:t xml:space="preserve">t </w:t>
      </w:r>
      <w:r w:rsidR="000033C8">
        <w:t>ansvarig</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ramverk 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Vi evaluera</w:t>
      </w:r>
      <w:r w:rsidR="00714353">
        <w:t>r</w:t>
      </w:r>
      <w:r w:rsidR="00265FDF">
        <w:t xml:space="preserve"> </w:t>
      </w:r>
      <w:r w:rsidR="009411BD">
        <w:t xml:space="preserve">också </w:t>
      </w:r>
      <w:r w:rsidR="00265FDF">
        <w:t xml:space="preserve">fyra av Grades tidigare kurser enligt en </w:t>
      </w:r>
      <w:r w:rsidR="000033C8">
        <w:t>pedagogisk</w:t>
      </w:r>
      <w:r w:rsidR="009411BD">
        <w:t xml:space="preserve"> modell</w:t>
      </w:r>
      <w:r w:rsidR="00791D4B">
        <w:t xml:space="preserve"> kandidat</w:t>
      </w:r>
      <w:r w:rsidR="009411BD">
        <w:t xml:space="preserve">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Grades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ansats.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betecknar Grade en stark</w:t>
      </w:r>
      <w:r w:rsidR="00D6155F">
        <w:t xml:space="preserve"> kunnighet av att </w:t>
      </w:r>
      <w:r w:rsidR="007466FA">
        <w:t>presentera kurser</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logisk utgångspunkt för vidare undersökningar kring </w:t>
      </w:r>
      <w:r w:rsidR="0081570D">
        <w:t xml:space="preserve">anpassande pedagogiska modeller hos </w:t>
      </w:r>
      <w:r w:rsidR="00714353">
        <w:t>Grade</w:t>
      </w:r>
      <w:r w:rsidR="00207601">
        <w:t xml:space="preserve">, samtidigt som det </w:t>
      </w:r>
      <w:r w:rsidR="0081570D">
        <w:t>kartlägger p</w:t>
      </w:r>
      <w:r w:rsidR="001B7295">
        <w:t>otentiella</w:t>
      </w:r>
      <w:r w:rsidR="0081570D">
        <w:t xml:space="preserve"> förbättringar i Grades nuvarande pedagogik.</w:t>
      </w:r>
    </w:p>
    <w:p w14:paraId="0587F940" w14:textId="19A17CD6" w:rsidR="00D45847" w:rsidRDefault="00850895" w:rsidP="00865EB8">
      <w:pPr>
        <w:pStyle w:val="BodyText"/>
        <w:spacing w:line="600" w:lineRule="auto"/>
      </w:pPr>
      <w:r>
        <w:br w:type="page"/>
      </w:r>
    </w:p>
    <w:p w14:paraId="0801F9C7" w14:textId="7E8209D5" w:rsidR="00DB3821" w:rsidRPr="00547B0E" w:rsidRDefault="00850895" w:rsidP="009D27B3">
      <w:pPr>
        <w:pStyle w:val="Heading11"/>
      </w:pPr>
      <w:bookmarkStart w:id="2" w:name="_Toc391456179"/>
      <w:bookmarkStart w:id="3" w:name="_Toc401327935"/>
      <w:bookmarkEnd w:id="2"/>
      <w:r>
        <w:lastRenderedPageBreak/>
        <w:t>Introduktion</w:t>
      </w:r>
      <w:bookmarkEnd w:id="3"/>
    </w:p>
    <w:p w14:paraId="300F89A0" w14:textId="1FF0371D"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Bo</w:t>
      </w:r>
      <w:r w:rsidR="00BD0BAF">
        <w:t xml:space="preserve">wer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kapar ett</w:t>
      </w:r>
      <w:r w:rsidR="00960F14">
        <w:t xml:space="preserve"> </w:t>
      </w:r>
      <w:r w:rsidR="00A17D89">
        <w:t xml:space="preserve">tidsbesparande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BD0BAF">
        <w:t xml:space="preserve">motsvarande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256B80">
        <w:t xml:space="preserve">än tidigare </w:t>
      </w:r>
      <w:r>
        <w:t>att tekniskt 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6BEC21DE"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5E7AB1">
        <w:t>, s.k. storyboard</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840367">
        <w:t xml:space="preserve">Konceptet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w:t>
      </w:r>
      <w:r w:rsidR="00DB4ED3">
        <w:lastRenderedPageBreak/>
        <w:t>av utveckling och recension tillsa</w:t>
      </w:r>
      <w:r w:rsidR="007C474C">
        <w:t xml:space="preserve">mmans med andra hos ELF och </w:t>
      </w:r>
      <w:r w:rsidR="00CF0B56">
        <w:t>ämnesexperter</w:t>
      </w:r>
      <w:r w:rsidR="00DB4ED3">
        <w:t xml:space="preserve"> </w:t>
      </w:r>
      <w:r w:rsidR="00CA592B">
        <w:t xml:space="preserve">(s.k. Subject Matter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5D7F13E6" w14:textId="3D1A41D6" w:rsidR="00931D44" w:rsidRDefault="00840367" w:rsidP="00A44BD4">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 </w:t>
      </w:r>
      <w:r w:rsidR="00F24A19">
        <w:t xml:space="preserve">Lärometoderna </w:t>
      </w:r>
      <w:r w:rsidR="004A5707">
        <w:t xml:space="preserve">etableras i </w:t>
      </w:r>
      <w:r w:rsidR="00E040F7">
        <w:t xml:space="preserve">många </w:t>
      </w:r>
      <w:r w:rsidR="00B467DC">
        <w:t xml:space="preserve">fall </w:t>
      </w:r>
      <w:r w:rsidR="003F797E">
        <w:t>i</w:t>
      </w:r>
      <w:r w:rsidR="00850895">
        <w:t>genom testning och bevisning av validiteten</w:t>
      </w:r>
      <w:r w:rsidR="00010A04">
        <w:t xml:space="preserve"> med hjälp av</w:t>
      </w:r>
      <w:r w:rsidR="00850895">
        <w:t xml:space="preserve"> undervisning</w:t>
      </w:r>
      <w:r w:rsidR="00010A04">
        <w:t>en av studenter. Kurser</w:t>
      </w:r>
      <w:r w:rsidR="00FF1248">
        <w:t xml:space="preserve"> </w:t>
      </w:r>
      <w:r w:rsidR="007D6050">
        <w:t xml:space="preserve">utformas </w:t>
      </w:r>
      <w:r w:rsidR="00FF1248">
        <w:t xml:space="preserve">som </w:t>
      </w:r>
      <w:r w:rsidR="00652AE0">
        <w:t xml:space="preserve">använder </w:t>
      </w:r>
      <w:r w:rsidR="00FF1248">
        <w:t>en viss lärometod</w:t>
      </w:r>
      <w:r w:rsidR="00010A04">
        <w:t xml:space="preserve"> </w:t>
      </w:r>
      <w:r w:rsidR="007D6050">
        <w:t>och därefter sker ett</w:t>
      </w:r>
      <w:r w:rsidR="00A218A2">
        <w:t xml:space="preserve"> jämförande </w:t>
      </w:r>
      <w:r w:rsidR="004A5707">
        <w:t xml:space="preserve">av </w:t>
      </w:r>
      <w:r w:rsidR="007D6050">
        <w:t xml:space="preserve">inlärningen hos </w:t>
      </w:r>
      <w:r w:rsidR="004A5707">
        <w:t>studen</w:t>
      </w:r>
      <w:r w:rsidR="00A218A2">
        <w:t>ter</w:t>
      </w:r>
      <w:r w:rsidR="00010A04">
        <w:t xml:space="preserve"> som exponeras för lärometoden</w:t>
      </w:r>
      <w:r w:rsidR="00A218A2">
        <w:t xml:space="preserve"> mot en kontrollgrupp. </w:t>
      </w:r>
      <w:r w:rsidR="004A5707">
        <w:t>E</w:t>
      </w:r>
      <w:r w:rsidR="00850895">
        <w:t>tt exempel</w:t>
      </w:r>
      <w:r w:rsidR="006725C3">
        <w:t xml:space="preserve"> på en lärometod som har visat sig </w:t>
      </w:r>
      <w:r w:rsidR="007C1638">
        <w:t xml:space="preserve">förbättra minnesåterkallelsen </w:t>
      </w:r>
      <w:r w:rsidR="000B4763">
        <w:t xml:space="preserve">för studenterna </w:t>
      </w:r>
      <w:r w:rsidR="007C1638">
        <w:t xml:space="preserve">senare i praktiken </w:t>
      </w:r>
      <w:r w:rsidR="000B4763">
        <w:t>är scenario</w:t>
      </w:r>
      <w:r w:rsidR="00850895">
        <w:t>baserad e-lärande</w:t>
      </w:r>
      <w:r w:rsidR="000B4763">
        <w:t xml:space="preserve">, vilket </w:t>
      </w:r>
      <w:r w:rsidR="00850895">
        <w:t xml:space="preserve">sätter </w:t>
      </w:r>
      <w:r w:rsidR="000B4763">
        <w:t>in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förståelse. </w:t>
      </w:r>
      <w:r w:rsidR="00850895">
        <w:t xml:space="preserve">Det kan likaså </w:t>
      </w:r>
      <w:r w:rsidR="0074784D">
        <w:t>underlätta</w:t>
      </w:r>
      <w:r w:rsidR="00850895">
        <w:t xml:space="preserve"> ELF</w:t>
      </w:r>
      <w:r w:rsidR="00C51B02">
        <w:t>’</w:t>
      </w:r>
      <w:r w:rsidR="0074784D">
        <w:t>s</w:t>
      </w:r>
      <w:r w:rsidR="00411F1C">
        <w:t xml:space="preserve"> möjlighet</w:t>
      </w:r>
      <w:r w:rsidR="00850895">
        <w:t xml:space="preserve"> att kunna bedöma utefter hur pedagogiken</w:t>
      </w:r>
      <w:r w:rsidR="00384E49">
        <w:t xml:space="preserve"> tillhandahålls i sina e-kurser</w:t>
      </w:r>
      <w:r w:rsidR="00850895">
        <w:t>. Det har uppvisat</w:t>
      </w:r>
      <w:r w:rsidR="0074784D">
        <w:t>s</w:t>
      </w:r>
      <w:r w:rsidR="00850895">
        <w:t xml:space="preserve"> att majoriteten av e-kurser inte har tillräckligt</w:t>
      </w:r>
      <w:r w:rsidR="000B4763">
        <w:t xml:space="preserve"> med pedagogisk bakgrund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ing i </w:t>
      </w:r>
      <w:r w:rsidR="0074784D">
        <w:t>kvaliteten av</w:t>
      </w:r>
      <w:r w:rsidR="000B42FE">
        <w:t xml:space="preserve"> ELF’s framtida e-kurser.</w:t>
      </w:r>
    </w:p>
    <w:p w14:paraId="335C7DB8" w14:textId="77777777" w:rsidR="00A44BD4" w:rsidRDefault="00A44BD4" w:rsidP="00A44BD4">
      <w:pPr>
        <w:spacing w:line="480" w:lineRule="auto"/>
        <w:jc w:val="both"/>
      </w:pPr>
    </w:p>
    <w:p w14:paraId="7E4FC08D" w14:textId="77777777" w:rsidR="00A44BD4" w:rsidRDefault="00A44BD4" w:rsidP="00A44BD4">
      <w:pPr>
        <w:spacing w:line="480" w:lineRule="auto"/>
        <w:jc w:val="both"/>
      </w:pPr>
    </w:p>
    <w:p w14:paraId="67150650" w14:textId="0706791E" w:rsidR="00CD0280" w:rsidRPr="00EF5A81" w:rsidRDefault="00041127" w:rsidP="00EF5A81">
      <w:pPr>
        <w:widowControl w:val="0"/>
        <w:autoSpaceDE w:val="0"/>
        <w:autoSpaceDN w:val="0"/>
        <w:adjustRightInd w:val="0"/>
        <w:spacing w:after="240" w:line="480" w:lineRule="auto"/>
        <w:rPr>
          <w:rFonts w:ascii="Times Roman" w:hAnsi="Times Roman" w:cs="Times Roman"/>
          <w:color w:val="000000"/>
        </w:rPr>
      </w:pPr>
      <w:r>
        <w:lastRenderedPageBreak/>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Kognitiv (Cogni</w:t>
      </w:r>
      <w:r w:rsidR="007B6EFB" w:rsidRPr="00EF5A81">
        <w:t>tive)</w:t>
      </w:r>
      <w:r w:rsidR="0062005C" w:rsidRPr="00EF5A81">
        <w:t xml:space="preserve"> och S</w:t>
      </w:r>
      <w:r w:rsidR="000413AA" w:rsidRPr="00EF5A81">
        <w:t>ociokulturellt</w:t>
      </w:r>
      <w:r w:rsidR="00EF5A81" w:rsidRPr="00EF5A81">
        <w:t xml:space="preserve"> (S</w:t>
      </w:r>
      <w:r w:rsidR="007B6EFB" w:rsidRPr="00EF5A81">
        <w:t>ituative)</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4D2145">
        <w:instrText xml:space="preserve"> ADDIN ZOTERO_ITEM CSL_CITATION {"citationID":"R7nxKu1w","properties":{"formattedCitation":"(Gr\\uc0\\u225{}inne Conole, 2010; Mayes &amp; de Freitas, 2004)","plainCitation":"(Gráinne Conole, 2010; Mayes &amp; de Freitas, 2004)","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individuella lämplighet beror </w:t>
      </w:r>
      <w:r w:rsidR="000B4763" w:rsidRPr="00EF5A81">
        <w:t xml:space="preserve">i huvudsak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r w:rsidR="004C23F2" w:rsidRPr="00EF5A81">
        <w:t>Till exemp</w:t>
      </w:r>
      <w:r w:rsidR="001F6FE8" w:rsidRPr="00EF5A81">
        <w:t>e</w:t>
      </w:r>
      <w:r w:rsidR="00B661EF" w:rsidRPr="00EF5A81">
        <w:t>l kan</w:t>
      </w:r>
      <w:r w:rsidR="004C23F2" w:rsidRPr="00EF5A81">
        <w:t xml:space="preserve"> </w:t>
      </w:r>
      <w:r w:rsidR="0062005C" w:rsidRPr="00EF5A81">
        <w:t>det A</w:t>
      </w:r>
      <w:r w:rsidR="00850895" w:rsidRPr="00EF5A81">
        <w:t xml:space="preserve">ssociativa perspektivet </w:t>
      </w:r>
      <w:r w:rsidR="00B661EF" w:rsidRPr="00EF5A81">
        <w:t xml:space="preserve">få </w:t>
      </w:r>
      <w:r w:rsidR="00850895" w:rsidRPr="00EF5A81">
        <w:t xml:space="preserve">studenten </w:t>
      </w:r>
      <w:r w:rsidR="00B661EF" w:rsidRPr="00EF5A81">
        <w:t xml:space="preserve">att </w:t>
      </w:r>
      <w:r w:rsidR="00850895" w:rsidRPr="00EF5A81">
        <w:t>utföra aktiviteter i form av</w:t>
      </w:r>
      <w:r w:rsidR="00B661EF" w:rsidRPr="00EF5A81">
        <w:t xml:space="preserve"> olika</w:t>
      </w:r>
      <w:r w:rsidR="00850895" w:rsidRPr="00EF5A81">
        <w:t xml:space="preserve"> uppgifter, som </w:t>
      </w:r>
      <w:r w:rsidR="004C23F2" w:rsidRPr="00EF5A81">
        <w:t>e.g.</w:t>
      </w:r>
      <w:r w:rsidR="00850895" w:rsidRPr="00EF5A81">
        <w:t xml:space="preserve"> </w:t>
      </w:r>
      <w:r w:rsidR="00B661EF" w:rsidRPr="00EF5A81">
        <w:t xml:space="preserve">att </w:t>
      </w:r>
      <w:r w:rsidR="00850895" w:rsidRPr="00EF5A81">
        <w:t>läsa ett dokument och svara på t</w:t>
      </w:r>
      <w:r w:rsidR="00147B30" w:rsidRPr="00EF5A81">
        <w:t xml:space="preserve">illhörande frågor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 xml:space="preserve">(DIM). DIM </w:t>
      </w:r>
      <w:r w:rsidR="00A74157" w:rsidRPr="00EF5A81">
        <w:t>inriktar</w:t>
      </w:r>
      <w:r w:rsidR="0093589A" w:rsidRPr="00EF5A81">
        <w:t xml:space="preserve"> </w:t>
      </w:r>
      <w:r w:rsidR="0019256B" w:rsidRPr="00EF5A81">
        <w:t xml:space="preserve">undervisningen </w:t>
      </w:r>
      <w:r w:rsidR="00B661EF" w:rsidRPr="00EF5A81">
        <w:t xml:space="preserve">till </w:t>
      </w:r>
      <w:r w:rsidR="0093589A" w:rsidRPr="00EF5A81">
        <w:t>att utgå</w:t>
      </w:r>
      <w:r w:rsidR="0019256B" w:rsidRPr="00EF5A81">
        <w:t xml:space="preserve"> från koncept och färdigheter genom</w:t>
      </w:r>
      <w:r w:rsidR="00850895" w:rsidRPr="00EF5A81">
        <w:t xml:space="preserve"> kombination av praktik och åter</w:t>
      </w:r>
      <w:r w:rsidR="0019256B" w:rsidRPr="00EF5A81">
        <w:t xml:space="preserve">koppling till studenten </w:t>
      </w:r>
      <w:r w:rsidR="0091477A" w:rsidRPr="00EF5A81">
        <w:fldChar w:fldCharType="begin"/>
      </w:r>
      <w:r w:rsidR="00692DE8" w:rsidRPr="00EF5A81">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623726" w:rsidRPr="00EF5A81">
        <w:t xml:space="preserve">; </w:t>
      </w:r>
      <w:r w:rsidR="0091477A" w:rsidRPr="00EF5A81">
        <w:fldChar w:fldCharType="begin"/>
      </w:r>
      <w:r w:rsidR="00C67983" w:rsidRPr="00EF5A81">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rsidRPr="00EF5A81">
        <w:fldChar w:fldCharType="separate"/>
      </w:r>
      <w:r w:rsidR="00C67983" w:rsidRPr="00EF5A81">
        <w:rPr>
          <w:noProof/>
        </w:rPr>
        <w:t>(Kauchak &amp; Eggen, 2011)</w:t>
      </w:r>
      <w:r w:rsidR="0091477A" w:rsidRPr="00EF5A81">
        <w:fldChar w:fldCharType="end"/>
      </w:r>
      <w:r w:rsidR="0091477A" w:rsidRPr="00EF5A81">
        <w:t>.</w:t>
      </w:r>
      <w:r w:rsidR="00B661EF" w:rsidRPr="00EF5A81">
        <w:t xml:space="preserve"> </w:t>
      </w:r>
      <w:r w:rsidR="004822AA">
        <w:t>Det Kognitiva</w:t>
      </w:r>
      <w:r w:rsidR="00850895" w:rsidRPr="00EF5A81">
        <w:t xml:space="preserve"> perspektiv</w:t>
      </w:r>
      <w:r w:rsidR="004822AA">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012EE9">
        <w:t xml:space="preserve">att </w:t>
      </w:r>
      <w:r w:rsidR="00B661EF" w:rsidRPr="00EF5A81">
        <w:t>lär</w:t>
      </w:r>
      <w:r w:rsidR="00012EE9">
        <w:t>a</w:t>
      </w:r>
      <w:r w:rsidR="00850895" w:rsidRPr="00EF5A81">
        <w:t xml:space="preserve"> sig </w:t>
      </w:r>
      <w:r w:rsidR="00012EE9" w:rsidRPr="00EF5A81">
        <w:t>via</w:t>
      </w:r>
      <w:r w:rsidR="00012EE9">
        <w:t xml:space="preserve"> </w:t>
      </w:r>
      <w:r w:rsidR="00300501">
        <w:t>transformationer</w:t>
      </w:r>
      <w:r w:rsidR="00012EE9">
        <w:t xml:space="preserve"> i kognitiva strukturer</w:t>
      </w:r>
      <w:r w:rsidR="00CF3F07">
        <w:t xml:space="preserve"> och dela in </w:t>
      </w:r>
      <w:r w:rsidR="004D2145">
        <w:t>undervisningen</w:t>
      </w:r>
      <w:r w:rsidR="00A6684C">
        <w:t xml:space="preserve"> i mindre delar</w:t>
      </w:r>
      <w:r w:rsidR="008E69A9">
        <w:t xml:space="preserve"> </w:t>
      </w:r>
      <w:r w:rsidR="00CF3F07">
        <w:fldChar w:fldCharType="begin"/>
      </w:r>
      <w:r w:rsidR="004D2145">
        <w:instrText xml:space="preserve"> ADDIN ZOTERO_ITEM CSL_CITATION {"citationID":"n5M8bytL","properties":{"formattedCitation":"(Gr\\uc0\\u225{}inne Conole, 2010; Dalsgaard, 2005)","plainCitation":"(Gráinne Conole, 2010; Dalsgaard, 2005)","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012EE9">
        <w:t xml:space="preserve"> </w:t>
      </w:r>
      <w:r w:rsidR="004D2145">
        <w:t xml:space="preserve">Studenten </w:t>
      </w:r>
      <w:r w:rsidR="00A6684C">
        <w:t xml:space="preserve">lär sig </w:t>
      </w:r>
      <w:r w:rsidR="00CF3F07">
        <w:t xml:space="preserve">genom </w:t>
      </w:r>
      <w:r w:rsidR="00850895" w:rsidRPr="00EF5A81">
        <w:t>förståelse</w:t>
      </w:r>
      <w:r w:rsidR="00B77B49" w:rsidRPr="00EF5A81">
        <w:t xml:space="preserve"> och det </w:t>
      </w:r>
      <w:r w:rsidR="00850895" w:rsidRPr="00EF5A81">
        <w:t>innebär att det behövs kommunikation, klargöranden, kontraster, rekombination, problemlösning</w:t>
      </w:r>
      <w:r w:rsidR="00F90644" w:rsidRPr="00EF5A81">
        <w:t>,</w:t>
      </w:r>
      <w:r w:rsidR="00850895" w:rsidRPr="00EF5A81">
        <w:t xml:space="preserve"> och slutsatser</w:t>
      </w:r>
      <w:r w:rsidR="00B661EF" w:rsidRPr="00EF5A81">
        <w:t xml:space="preserve"> </w:t>
      </w:r>
      <w:r w:rsidR="00413AFC" w:rsidRPr="00EF5A81">
        <w:fldChar w:fldCharType="begin"/>
      </w:r>
      <w:r w:rsidR="004D2145">
        <w:instrText xml:space="preserve"> ADDIN ZOTERO_ITEM CSL_CITATION {"citationID":"8rJxqOlR","properties":{"formattedCitation":"(Siemens, 2014)","plainCitation":"(Siemens, 2014)","noteIndex":0},"citationItems":[{"id":"6ZntJg41/ESIEckCr","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rsidRPr="00EF5A81">
        <w:fldChar w:fldCharType="separate"/>
      </w:r>
      <w:r w:rsidR="00C67983" w:rsidRPr="00EF5A81">
        <w:rPr>
          <w:noProof/>
        </w:rPr>
        <w:t>(Siemens, 2014)</w:t>
      </w:r>
      <w:r w:rsidR="00413AFC" w:rsidRPr="00EF5A81">
        <w:fldChar w:fldCharType="end"/>
      </w:r>
      <w:r w:rsidR="00850895" w:rsidRPr="00EF5A81">
        <w:t xml:space="preserve">. Dessa punkter behöver bearbetas innan det blir en </w:t>
      </w:r>
      <w:r w:rsidR="00F611BE" w:rsidRPr="00EF5A81">
        <w:t>vinst</w:t>
      </w:r>
      <w:r w:rsidR="00850895" w:rsidRPr="00EF5A81">
        <w:t xml:space="preserve"> </w:t>
      </w:r>
      <w:r w:rsidR="00F611BE" w:rsidRPr="00EF5A81">
        <w:t>från</w:t>
      </w:r>
      <w:r w:rsidR="00CF5985" w:rsidRPr="00EF5A81">
        <w:t xml:space="preserve"> lärandet. En modell inom</w:t>
      </w:r>
      <w:r w:rsidR="00B77B49" w:rsidRPr="00EF5A81">
        <w:t xml:space="preserve">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studenten </w:t>
      </w:r>
      <w:r w:rsidR="00F611BE" w:rsidRPr="00EF5A81">
        <w:t xml:space="preserve">därefter </w:t>
      </w:r>
      <w:r w:rsidR="00850895" w:rsidRPr="00EF5A81">
        <w:t xml:space="preserve">självständigt </w:t>
      </w:r>
      <w:r w:rsidR="00B661EF" w:rsidRPr="00EF5A81">
        <w:t xml:space="preserve">ska </w:t>
      </w:r>
      <w:r w:rsidR="00F611BE" w:rsidRPr="00EF5A81">
        <w:t xml:space="preserve">lösa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205671" w:rsidRPr="00EF5A81">
        <w:t xml:space="preserve">. </w:t>
      </w:r>
      <w:r w:rsidR="004C23F2" w:rsidRPr="00EF5A81">
        <w:t xml:space="preserve">Slutligen, </w:t>
      </w:r>
      <w:r w:rsidR="00B661EF" w:rsidRPr="00EF5A81">
        <w:t xml:space="preserve">handlar </w:t>
      </w:r>
      <w:r w:rsidR="004C23F2" w:rsidRPr="00EF5A81">
        <w:t>d</w:t>
      </w:r>
      <w:r w:rsidR="00205671" w:rsidRPr="00EF5A81">
        <w:t>et S</w:t>
      </w:r>
      <w:r w:rsidR="00850895" w:rsidRPr="00EF5A81">
        <w:t>ociokulturella perspektivet om att d</w:t>
      </w:r>
      <w:r w:rsidR="00205671" w:rsidRPr="00EF5A81">
        <w:t>elta i sociala sammanhang</w:t>
      </w:r>
      <w:r w:rsidR="00850895" w:rsidRPr="00EF5A81">
        <w:t xml:space="preserve"> för att </w:t>
      </w:r>
      <w:r w:rsidR="00B661EF" w:rsidRPr="00EF5A81">
        <w:t>studenten ska lära sig. E</w:t>
      </w:r>
      <w:r w:rsidR="00205671" w:rsidRPr="00EF5A81">
        <w:t xml:space="preserve">tt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 xml:space="preserve">där studenten kan </w:t>
      </w:r>
      <w:r w:rsidR="00850895" w:rsidRPr="00EF5A81">
        <w:t xml:space="preserve">skaffa kunskaper </w:t>
      </w:r>
      <w:r w:rsidR="00205671" w:rsidRPr="00EF5A81">
        <w:t>tillsammans</w:t>
      </w:r>
      <w:r w:rsidR="004F5AA8" w:rsidRPr="00EF5A81">
        <w:t xml:space="preserve">. </w:t>
      </w:r>
      <w:r w:rsidR="00850895" w:rsidRPr="00EF5A81">
        <w:t xml:space="preserve">Målet är att förstå hur meningsfullt innehållet är för lärandet </w:t>
      </w:r>
      <w:r w:rsidR="004F6381" w:rsidRPr="00EF5A81">
        <w:fldChar w:fldCharType="begin"/>
      </w:r>
      <w:r w:rsidR="00692DE8" w:rsidRPr="00EF5A81">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URL":"goo.gl/wKHNCa","language":"English","author":[{"family":"Brodie","given":"Karin"}],"issued":{"date-parts":[["2005"]]}}}],"schema":"https://github.com/citation-style-language/schema/raw/master/csl-citation.json"} </w:instrText>
      </w:r>
      <w:r w:rsidR="004F6381" w:rsidRPr="00EF5A81">
        <w:fldChar w:fldCharType="separate"/>
      </w:r>
      <w:r w:rsidR="004F6381" w:rsidRPr="00EF5A81">
        <w:rPr>
          <w:noProof/>
        </w:rPr>
        <w:t>(Brodie, 2005)</w:t>
      </w:r>
      <w:r w:rsidR="004F6381" w:rsidRPr="00EF5A81">
        <w:fldChar w:fldCharType="end"/>
      </w:r>
      <w:r w:rsidR="00CF5985" w:rsidRPr="00EF5A81">
        <w:t xml:space="preserve">. </w:t>
      </w:r>
      <w:r w:rsidR="00FC2E6B" w:rsidRPr="00EF5A81">
        <w:t>S</w:t>
      </w:r>
      <w:r w:rsidR="00CF5985" w:rsidRPr="00EF5A81">
        <w:t>ocio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B661EF" w:rsidRPr="00EF5A81">
        <w:t>,</w:t>
      </w:r>
      <w:r w:rsidR="00850895" w:rsidRPr="00EF5A81">
        <w:t xml:space="preserve"> och som även betraktas som ett egen pe</w:t>
      </w:r>
      <w:r w:rsidR="004F6381" w:rsidRPr="00EF5A81">
        <w:t xml:space="preserve">dagogiskt ramverk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4F5AA8" w:rsidRPr="00EF5A81">
        <w:t xml:space="preserve">. </w:t>
      </w:r>
      <w:r w:rsidR="00850895" w:rsidRPr="00EF5A81">
        <w:t>AT</w:t>
      </w:r>
      <w:r w:rsidR="009F664E" w:rsidRPr="00EF5A81">
        <w:t>M</w:t>
      </w:r>
      <w:r w:rsidR="00B661EF" w:rsidRPr="00EF5A81">
        <w:t xml:space="preserve"> förutsätter att lärande</w:t>
      </w:r>
      <w:r w:rsidR="00850895" w:rsidRPr="00EF5A81">
        <w:t>kontexten behöver vara en redogörelse</w:t>
      </w:r>
      <w:r w:rsidR="00B661EF" w:rsidRPr="00EF5A81">
        <w:t>.</w:t>
      </w:r>
      <w:r w:rsidR="00850895" w:rsidRPr="00EF5A81">
        <w:t xml:space="preserve"> </w:t>
      </w:r>
      <w:r w:rsidR="00B661EF" w:rsidRPr="00EF5A81">
        <w:t>S</w:t>
      </w:r>
      <w:r w:rsidR="00850895" w:rsidRPr="00EF5A81">
        <w:t xml:space="preserve">tudenten </w:t>
      </w:r>
      <w:r w:rsidR="00B661EF" w:rsidRPr="00EF5A81">
        <w:t>behöver förstå innebörden</w:t>
      </w:r>
      <w:r w:rsidR="00850895" w:rsidRPr="00EF5A81">
        <w:t xml:space="preserve"> av situationen och </w:t>
      </w:r>
      <w:r w:rsidR="00B661EF" w:rsidRPr="00EF5A81">
        <w:t xml:space="preserve">därefter </w:t>
      </w:r>
      <w:r w:rsidR="00850895" w:rsidRPr="00EF5A81">
        <w:t>göra lämpliga tolkningar av resultatet</w:t>
      </w:r>
      <w:r w:rsidR="0050514C" w:rsidRPr="00EF5A81">
        <w:t xml:space="preserve"> </w:t>
      </w:r>
      <w:r w:rsidR="00BA0F17" w:rsidRPr="00EF5A81">
        <w:fldChar w:fldCharType="begin"/>
      </w:r>
      <w:r w:rsidR="00BA0F17" w:rsidRPr="00EF5A81">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rsidRPr="00EF5A81">
        <w:fldChar w:fldCharType="separate"/>
      </w:r>
      <w:r w:rsidR="00BA0F17" w:rsidRPr="00EF5A81">
        <w:rPr>
          <w:noProof/>
        </w:rPr>
        <w:t>(Olaniran, 2010)</w:t>
      </w:r>
      <w:r w:rsidR="00BA0F17" w:rsidRPr="00EF5A81">
        <w:fldChar w:fldCharType="end"/>
      </w:r>
      <w:r w:rsidR="00850895" w:rsidRPr="00EF5A81">
        <w:t>. Detta gör att förståelse uppstår både individuellt och gemensamt när det arbetas praktiskt i ett socialt sammanhang.</w:t>
      </w:r>
      <w:bookmarkStart w:id="4" w:name="_Toc391456180"/>
      <w:bookmarkStart w:id="5" w:name="_Toc401327936"/>
    </w:p>
    <w:p w14:paraId="5175C3FD" w14:textId="77777777" w:rsidR="00983750" w:rsidRDefault="00983750" w:rsidP="00CA1731">
      <w:pPr>
        <w:tabs>
          <w:tab w:val="left" w:pos="1134"/>
        </w:tabs>
        <w:spacing w:line="360" w:lineRule="auto"/>
        <w:rPr>
          <w:rFonts w:cs="Times New Roman"/>
          <w:b/>
          <w:sz w:val="24"/>
          <w:szCs w:val="24"/>
        </w:rPr>
      </w:pPr>
    </w:p>
    <w:p w14:paraId="48718676" w14:textId="7D885884"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Syfte</w:t>
      </w:r>
      <w:bookmarkEnd w:id="4"/>
      <w:bookmarkEnd w:id="5"/>
      <w:r w:rsidRPr="00CA1731">
        <w:rPr>
          <w:rFonts w:cs="Times New Roman"/>
          <w:b/>
          <w:sz w:val="24"/>
          <w:szCs w:val="24"/>
        </w:rPr>
        <w:t xml:space="preserve"> </w:t>
      </w:r>
    </w:p>
    <w:p w14:paraId="4F9B570B" w14:textId="67CC6939" w:rsidR="00EB72CF" w:rsidRDefault="00A2390B" w:rsidP="000B1921">
      <w:pPr>
        <w:spacing w:line="480" w:lineRule="auto"/>
        <w:jc w:val="both"/>
        <w:rPr>
          <w:rFonts w:cs="Times New Roman"/>
        </w:rPr>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 producerar årligen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ett</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D83AD0" w:rsidRPr="00713E7C">
        <w:rPr>
          <w:rFonts w:cs="Times New Roman"/>
        </w:rPr>
        <w:t xml:space="preserve">aldrig </w:t>
      </w:r>
      <w:r w:rsidR="00850895" w:rsidRPr="00713E7C">
        <w:rPr>
          <w:rFonts w:cs="Times New Roman"/>
        </w:rPr>
        <w:t xml:space="preserve">utgår från någon specifik pedagogisk ansats i dagsläget, kan det vara fördelaktigt för de att utnyttja en pedagogisk modell för att göra deras pedagogik ytterligare strukturerad och enklare kunna utvärdera hur deras pedagogik levereras till EIF. </w:t>
      </w:r>
    </w:p>
    <w:p w14:paraId="05C0BA19" w14:textId="77777777" w:rsidR="00C32530" w:rsidRDefault="00C32530" w:rsidP="000B1921">
      <w:pPr>
        <w:spacing w:line="480" w:lineRule="auto"/>
        <w:jc w:val="both"/>
        <w:rPr>
          <w:rFonts w:cs="Times New Roman"/>
        </w:rPr>
      </w:pPr>
    </w:p>
    <w:p w14:paraId="3EC0EA8E" w14:textId="6B44CF7A"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strategi till en modellbaserad strategi skulle stödjas genom att förstå hur deras befintliga pedagogik passar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B3436A">
        <w:rPr>
          <w:rFonts w:cs="Times New Roman"/>
        </w:rPr>
        <w:t xml:space="preserve">. </w:t>
      </w:r>
      <w:r w:rsidRPr="00713E7C">
        <w:rPr>
          <w:rFonts w:cs="Times New Roman"/>
        </w:rPr>
        <w:t>För att utvärdera detta jämförde</w:t>
      </w:r>
      <w:r w:rsidR="00EB72CF">
        <w:rPr>
          <w:rFonts w:cs="Times New Roman"/>
        </w:rPr>
        <w:t>s</w:t>
      </w:r>
      <w:r w:rsidRPr="00713E7C">
        <w:rPr>
          <w:rFonts w:cs="Times New Roman"/>
        </w:rPr>
        <w:t xml:space="preserve"> Grades nuvarande pedagogiska strategi 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strategi </w:t>
      </w:r>
      <w:r w:rsidR="00EB72CF">
        <w:rPr>
          <w:rFonts w:cs="Times New Roman"/>
        </w:rPr>
        <w:t>samt</w:t>
      </w:r>
      <w:r w:rsidRPr="00713E7C">
        <w:rPr>
          <w:rFonts w:cs="Times New Roman"/>
        </w:rPr>
        <w:t xml:space="preserve"> att DIM hade en bättre prestation jämfört med de två andra pers</w:t>
      </w:r>
      <w:r w:rsidR="00E83E99">
        <w:rPr>
          <w:rFonts w:cs="Times New Roman"/>
        </w:rPr>
        <w:t xml:space="preserve">pektivens respektive modeller.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logisk utgångspunkt för att fortsätta undersöka vilka modeller som skulle kunna impl</w:t>
      </w:r>
      <w:r w:rsidR="007466FA">
        <w:rPr>
          <w:rFonts w:cs="Times New Roman"/>
        </w:rPr>
        <w:t xml:space="preserve">ementeras i framtiden på Grade. </w:t>
      </w:r>
      <w:commentRangeStart w:id="6"/>
      <w:r w:rsidR="00C82DDB" w:rsidRPr="00C82DDB">
        <w:rPr>
          <w:lang w:eastAsia="sv-SE"/>
        </w:rPr>
        <w:t>Ytterligare analyserade</w:t>
      </w:r>
      <w:r w:rsidR="00C32530">
        <w:rPr>
          <w:lang w:eastAsia="sv-SE"/>
        </w:rPr>
        <w:t>s</w:t>
      </w:r>
      <w:r w:rsidR="00C82DDB" w:rsidRPr="00C82DDB">
        <w:rPr>
          <w:lang w:eastAsia="sv-SE"/>
        </w:rPr>
        <w:t xml:space="preserve"> vi </w:t>
      </w:r>
      <w:commentRangeEnd w:id="6"/>
      <w:r w:rsidR="00244800">
        <w:rPr>
          <w:rStyle w:val="CommentReference"/>
        </w:rPr>
        <w:commentReference w:id="6"/>
      </w:r>
      <w:r w:rsidR="00C82DDB" w:rsidRPr="00C82DDB">
        <w:rPr>
          <w:lang w:eastAsia="sv-SE"/>
        </w:rPr>
        <w:t xml:space="preserve">hur väl fyra av Grades tidigare kurser följer riktlinjer för DIM och hittade varierande resultat beroende på vilket modell fas som evaluerades. </w:t>
      </w:r>
      <w:r w:rsidR="00C82DDB">
        <w:rPr>
          <w:lang w:eastAsia="sv-SE"/>
        </w:rPr>
        <w:t xml:space="preserve">Resultatet 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 mest möjligheter att kunna förbättras. I sin helhet ger resultatet från denna analys en tydlig karta 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 xml:space="preserve">förhindra införande av en särskild pedagogisk </w:t>
      </w:r>
      <w:r w:rsidR="00EE400D">
        <w:rPr>
          <w:lang w:eastAsia="sv-SE"/>
        </w:rPr>
        <w:lastRenderedPageBreak/>
        <w:t>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C32530">
        <w:rPr>
          <w:lang w:eastAsia="sv-SE"/>
        </w:rPr>
        <w:t>, vilket</w:t>
      </w:r>
      <w:r w:rsidR="003B34BD">
        <w:rPr>
          <w:lang w:eastAsia="sv-SE"/>
        </w:rPr>
        <w:t xml:space="preserve"> tyder på att det inte är nödvändigt att utvärdera en anpassad pedagogisk strategi/modell för varje kurs.</w:t>
      </w:r>
    </w:p>
    <w:p w14:paraId="1897F9F4" w14:textId="70CE0C18" w:rsidR="00582DFC" w:rsidRDefault="00850895" w:rsidP="009D27B3">
      <w:pPr>
        <w:pStyle w:val="Heading11"/>
      </w:pPr>
      <w:bookmarkStart w:id="7" w:name="_Toc391456181"/>
      <w:bookmarkStart w:id="8" w:name="_Toc401327937"/>
      <w:bookmarkEnd w:id="7"/>
      <w:r>
        <w:t>Metod</w:t>
      </w:r>
      <w:bookmarkStart w:id="9" w:name="_Toc391456182"/>
      <w:bookmarkStart w:id="10" w:name="_Toc401327938"/>
      <w:bookmarkEnd w:id="8"/>
      <w:bookmarkEnd w:id="9"/>
    </w:p>
    <w:p w14:paraId="4F1EA438" w14:textId="77777777"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Intervjun</w:t>
      </w:r>
      <w:bookmarkEnd w:id="10"/>
    </w:p>
    <w:p w14:paraId="32BAAB67" w14:textId="1922F373" w:rsidR="00D45847" w:rsidRDefault="00850895" w:rsidP="000B1921">
      <w:pPr>
        <w:tabs>
          <w:tab w:val="left" w:pos="1134"/>
        </w:tabs>
        <w:spacing w:line="480" w:lineRule="auto"/>
        <w:jc w:val="both"/>
        <w:rPr>
          <w:rFonts w:eastAsia="Times New Roman" w:cs="Times New Roman"/>
          <w:lang w:eastAsia="sv-SE"/>
        </w:rPr>
      </w:pPr>
      <w:r>
        <w:rPr>
          <w:rFonts w:cs="Times New Roman"/>
        </w:rPr>
        <w:t xml:space="preserve">Målet med att göra en intervju var att utvärdera vilket pedagogiskt perspektiv som ligger närmast den </w:t>
      </w:r>
      <w:r w:rsidR="009A74A3">
        <w:rPr>
          <w:rFonts w:cs="Times New Roman"/>
        </w:rPr>
        <w:t xml:space="preserve">pedagogisk </w:t>
      </w:r>
      <w:r>
        <w:rPr>
          <w:rFonts w:cs="Times New Roman"/>
        </w:rPr>
        <w:t>s</w:t>
      </w:r>
      <w:r w:rsidR="00545510">
        <w:rPr>
          <w:rFonts w:cs="Times New Roman"/>
        </w:rPr>
        <w:t>trategi som Grade använder</w:t>
      </w:r>
      <w:r w:rsidR="009A74A3">
        <w:rPr>
          <w:rFonts w:cs="Times New Roman"/>
        </w:rPr>
        <w:t xml:space="preserve"> sig av i dagsläget.</w:t>
      </w:r>
      <w:r w:rsidR="00545510">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En kvali</w:t>
      </w:r>
      <w:r w:rsidR="00340590">
        <w:rPr>
          <w:rFonts w:cs="Times New Roman"/>
        </w:rPr>
        <w:t xml:space="preserve">tativ intervju bedömdes att vara den mest lämpade </w:t>
      </w:r>
      <w:r w:rsidR="00502257">
        <w:rPr>
          <w:rFonts w:cs="Times New Roman"/>
        </w:rPr>
        <w:t>tillgängliga metod</w:t>
      </w:r>
      <w:r w:rsidR="00340590">
        <w:rPr>
          <w:rFonts w:cs="Times New Roman"/>
        </w:rPr>
        <w:t xml:space="preserve"> för att kunna fullfölja studien och för att uppfylla de angivna målen</w:t>
      </w:r>
      <w:r w:rsidR="003066C7">
        <w:rPr>
          <w:rFonts w:cs="Times New Roman"/>
        </w:rPr>
        <w:t>.</w:t>
      </w:r>
      <w:r w:rsidR="00527434">
        <w:rPr>
          <w:rFonts w:cs="Times New Roman"/>
        </w:rPr>
        <w:t xml:space="preserve"> </w:t>
      </w: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 xml:space="preserve">de pedagogiska perspektiv som finns inom lärandet och likaså vilka pedagogiska modeller som är passande för e-lärande. Tre pedagogiska perspektiv inom lärandet,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 När representativa modeller valdes tog</w:t>
      </w:r>
      <w:r w:rsidR="00AD4C61">
        <w:t>s</w:t>
      </w:r>
      <w:r>
        <w:t xml:space="preserve"> </w:t>
      </w:r>
      <w:r w:rsidR="00E662D4">
        <w:t xml:space="preserve">det </w:t>
      </w:r>
      <w:r>
        <w:t xml:space="preserve">hänsyn till </w:t>
      </w:r>
      <w:r w:rsidR="00BE6335">
        <w:t xml:space="preserve">att de var tidigare beskriven för att vara bra anpassade för e-lärande. Därefter togs </w:t>
      </w:r>
      <w:r w:rsidR="00E36747">
        <w:t xml:space="preserve">det </w:t>
      </w:r>
      <w:r w:rsidR="00BE6335">
        <w:t xml:space="preserve">i beaktande </w:t>
      </w:r>
      <w:r>
        <w:t>hur representativa de var för perspe</w:t>
      </w:r>
      <w:r w:rsidR="00AD4C61">
        <w:t>ktiven genom att jämföra modell</w:t>
      </w:r>
      <w:r>
        <w:t xml:space="preserve">kriteriet och uteslutande modeller där kriteriet skiljde sig markant från andra modeller i perspektivet. </w:t>
      </w:r>
      <w:r w:rsidR="00BE6335">
        <w:t>Slutligen</w:t>
      </w:r>
      <w:r>
        <w:t xml:space="preserve"> tog</w:t>
      </w:r>
      <w:r w:rsidR="00E662D4">
        <w:t>s det</w:t>
      </w:r>
      <w:r>
        <w:t xml:space="preserve"> hänsyn till </w:t>
      </w:r>
      <w:r w:rsidR="00E662D4">
        <w:t>de kriterier</w:t>
      </w:r>
      <w:r>
        <w:t xml:space="preserve"> från Grade som omedelbart</w:t>
      </w:r>
      <w:r w:rsidR="00E662D4">
        <w:t xml:space="preserve"> skulle</w:t>
      </w:r>
      <w:r>
        <w:t xml:space="preserve"> göra vissa modeller olämpliga att använda. Dessa kriterier var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 xml:space="preserve">element på ett </w:t>
      </w:r>
      <w:r>
        <w:lastRenderedPageBreak/>
        <w:t>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401324">
        <w:t>frågekonstruktione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8519F">
        <w:t xml:space="preserve"> fas</w:t>
      </w:r>
      <w:r w:rsidR="0079274D">
        <w:t xml:space="preserve"> </w:t>
      </w:r>
      <w:r w:rsidR="007F5A31">
        <w:t xml:space="preserve">enligt Grades pedagogiska riktlinjer </w:t>
      </w:r>
      <w:r w:rsidR="0079274D">
        <w:t>(Bilaga 2)</w:t>
      </w:r>
      <w:r>
        <w:t>.</w:t>
      </w:r>
      <w:ins w:id="11" w:author="Jason Serviss" w:date="2018-11-13T13:06:00Z">
        <w:r w:rsidR="00244800">
          <w:t xml:space="preserve"> </w:t>
        </w:r>
      </w:ins>
      <w:moveToRangeStart w:id="12" w:author="Jason Serviss" w:date="2018-11-13T13:06:00Z" w:name="move403733710"/>
      <w:moveTo w:id="13" w:author="Jason Serviss" w:date="2018-11-13T13:06:00Z">
        <w:r w:rsidR="00244800">
          <w:rPr>
            <w:rFonts w:eastAsia="Times New Roman" w:cs="Times New Roman"/>
            <w:lang w:eastAsia="sv-SE"/>
          </w:rPr>
          <w:t xml:space="preserve">Intervjun avslutades med en öppen fråga angående ytterligare </w:t>
        </w:r>
        <w:commentRangeStart w:id="14"/>
        <w:r w:rsidR="00244800">
          <w:rPr>
            <w:rFonts w:eastAsia="Times New Roman" w:cs="Times New Roman"/>
            <w:lang w:eastAsia="sv-SE"/>
          </w:rPr>
          <w:t>information, som av någon anledning missats i Grade pedagogiska riktlinjer</w:t>
        </w:r>
      </w:moveTo>
      <w:commentRangeEnd w:id="14"/>
      <w:r w:rsidR="00244800">
        <w:rPr>
          <w:rStyle w:val="CommentReference"/>
        </w:rPr>
        <w:commentReference w:id="14"/>
      </w:r>
      <w:moveTo w:id="15" w:author="Jason Serviss" w:date="2018-11-13T13:06:00Z">
        <w:r w:rsidR="00244800">
          <w:rPr>
            <w:rFonts w:eastAsia="Times New Roman" w:cs="Times New Roman"/>
            <w:lang w:eastAsia="sv-SE"/>
          </w:rPr>
          <w:t>.</w:t>
        </w:r>
      </w:moveTo>
      <w:moveToRangeEnd w:id="12"/>
      <w:r w:rsidR="00C564E9">
        <w:t xml:space="preserve"> </w:t>
      </w:r>
      <w:r w:rsidR="00673314">
        <w:t>Frågekonstruktioner</w:t>
      </w:r>
      <w:r w:rsidR="002705D4">
        <w:t>na</w:t>
      </w:r>
      <w:r w:rsidR="00673314">
        <w:t xml:space="preserve"> i intervjun var designade till att bli bedömd på en skala mellan 1 (inte alls viktigt) till 5 (mycket viktigt)</w:t>
      </w:r>
      <w:r w:rsidR="0028519F">
        <w:t xml:space="preserve"> och poängsätts av respondenten</w:t>
      </w:r>
      <w:r w:rsidR="00673314">
        <w:t xml:space="preserve">. </w:t>
      </w:r>
      <w:r>
        <w:t xml:space="preserve"> </w:t>
      </w:r>
      <w:r w:rsidR="00A74157">
        <w:t xml:space="preserve">Antalet frågor per modell och element </w:t>
      </w:r>
      <w:r w:rsidR="00C05B0F">
        <w:t>reflekterar den mängd frågo</w:t>
      </w:r>
      <w:r w:rsidR="00A74157">
        <w:t xml:space="preserve">r som bedömdes vara nödvändigt </w:t>
      </w:r>
      <w:r w:rsidR="002705D4">
        <w:t xml:space="preserve">för </w:t>
      </w:r>
      <w:r w:rsidR="00A74157">
        <w:t xml:space="preserve">att urskilja vilken modell som passade bäst för de </w:t>
      </w:r>
      <w:r w:rsidR="0028519F">
        <w:t>fas</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205671">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r w:rsidR="005471EB">
        <w:rPr>
          <w:rFonts w:eastAsia="Times New Roman" w:cs="Times New Roman"/>
          <w:lang w:eastAsia="sv-SE"/>
        </w:rPr>
        <w:t xml:space="preserve"> </w:t>
      </w:r>
      <w:moveFromRangeStart w:id="16" w:author="Jason Serviss" w:date="2018-11-13T13:06:00Z" w:name="move403733710"/>
      <w:moveFrom w:id="17" w:author="Jason Serviss" w:date="2018-11-13T13:06:00Z">
        <w:r w:rsidR="005471EB" w:rsidDel="00244800">
          <w:rPr>
            <w:rFonts w:eastAsia="Times New Roman" w:cs="Times New Roman"/>
            <w:lang w:eastAsia="sv-SE"/>
          </w:rPr>
          <w:t xml:space="preserve">Intervjun avslutades med en öppen fråga angående ytterligare information, som av någon anledning missats i Grade pedagogiska riktlinjer. </w:t>
        </w:r>
      </w:moveFrom>
      <w:moveFromRangeEnd w:id="16"/>
    </w:p>
    <w:p w14:paraId="4D6BD85E" w14:textId="77777777" w:rsidR="00DB3821" w:rsidRDefault="00DB3821"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18" w:name="_Toc391456183"/>
      <w:bookmarkStart w:id="19" w:name="_Toc401327939"/>
      <w:r w:rsidRPr="000B1921">
        <w:rPr>
          <w:rFonts w:cs="Times New Roman"/>
          <w:b/>
          <w:sz w:val="24"/>
          <w:szCs w:val="24"/>
        </w:rPr>
        <w:t>Utvärdering</w:t>
      </w:r>
      <w:bookmarkEnd w:id="18"/>
      <w:bookmarkEnd w:id="19"/>
    </w:p>
    <w:p w14:paraId="58B6265B" w14:textId="0855D792" w:rsidR="00780A57" w:rsidRPr="009D27B3"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djupgående samman</w:t>
      </w:r>
      <w:r w:rsidR="001732AB">
        <w:rPr>
          <w:rFonts w:eastAsia="Times New Roman" w:cs="Times New Roman"/>
          <w:lang w:eastAsia="sv-SE"/>
        </w:rPr>
        <w:t>fattning av DIM’s modellelement</w:t>
      </w:r>
      <w:r w:rsidR="00FA6353">
        <w:rPr>
          <w:rFonts w:eastAsia="Times New Roman" w:cs="Times New Roman"/>
          <w:lang w:eastAsia="sv-SE"/>
        </w:rPr>
        <w:t xml:space="preserve"> (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sidR="001732AB">
        <w:rPr>
          <w:rFonts w:eastAsia="Times New Roman" w:cs="Times New Roman"/>
          <w:lang w:eastAsia="sv-SE"/>
        </w:rPr>
        <w:t xml:space="preserve">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650E9956" w14:textId="7B631B81" w:rsidR="00582DFC" w:rsidRPr="009B18DA" w:rsidRDefault="00850895" w:rsidP="009D27B3">
      <w:pPr>
        <w:pStyle w:val="Heading11"/>
      </w:pPr>
      <w:bookmarkStart w:id="20" w:name="_Toc391456184"/>
      <w:bookmarkStart w:id="21" w:name="_Toc401327940"/>
      <w:bookmarkEnd w:id="20"/>
      <w:r w:rsidRPr="00E43D1C">
        <w:t>Resultat</w:t>
      </w:r>
      <w:bookmarkEnd w:id="21"/>
    </w:p>
    <w:p w14:paraId="181AF975" w14:textId="77777777" w:rsidR="00D45847" w:rsidRPr="000B1921" w:rsidRDefault="00850895" w:rsidP="000B1921">
      <w:pPr>
        <w:pStyle w:val="BodyText"/>
        <w:spacing w:line="360" w:lineRule="auto"/>
        <w:rPr>
          <w:b/>
          <w:sz w:val="24"/>
        </w:rPr>
      </w:pPr>
      <w:r w:rsidRPr="000B1921">
        <w:rPr>
          <w:b/>
          <w:sz w:val="24"/>
        </w:rPr>
        <w:t xml:space="preserve">Associativt perspektiv och DIM motsvarar Grades nuvarande pedagogik  </w:t>
      </w:r>
    </w:p>
    <w:p w14:paraId="022FF46B" w14:textId="66BEB617" w:rsidR="00780A57" w:rsidRDefault="00850895" w:rsidP="00CA1731">
      <w:pPr>
        <w:spacing w:line="480" w:lineRule="auto"/>
        <w:jc w:val="both"/>
      </w:pPr>
      <w:r>
        <w:t>För att kunna svara på vilket pedagogiskt perspektiv</w:t>
      </w:r>
      <w:r w:rsidR="0072154A">
        <w:t xml:space="preserve"> och</w:t>
      </w:r>
      <w:r>
        <w:t xml:space="preserve"> respektive modell som ligger närmast den strategi som Grade använder idag, genomfördes d</w:t>
      </w:r>
      <w:r w:rsidR="0088501B">
        <w:t>et en evaluering med hjälp av att</w:t>
      </w:r>
      <w:r>
        <w:t xml:space="preserve"> intervju</w:t>
      </w:r>
      <w:r w:rsidR="0088501B">
        <w:t xml:space="preserve">a </w:t>
      </w:r>
      <w:r w:rsidR="000E3605">
        <w:t xml:space="preserve">Grades </w:t>
      </w:r>
      <w:r w:rsidR="000E3605">
        <w:lastRenderedPageBreak/>
        <w:t>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401324">
        <w:t>frågekonstruktioner</w:t>
      </w:r>
      <w:r w:rsidR="000E3605">
        <w:t xml:space="preserve"> som presenterades på interv</w:t>
      </w:r>
      <w:r w:rsidR="006601B2">
        <w:t>ju</w:t>
      </w:r>
      <w:r w:rsidR="000E3605">
        <w:t xml:space="preserve">n och poängsätts </w:t>
      </w:r>
      <w:r w:rsidR="004B3714">
        <w:t xml:space="preserve">av personen som intervjuades </w:t>
      </w:r>
      <w:r w:rsidR="000E3605">
        <w:t xml:space="preserve">enligt </w:t>
      </w:r>
      <w:r w:rsidR="009B18DA">
        <w:t>en femgradig skala (Bilaga 2).</w:t>
      </w:r>
    </w:p>
    <w:p w14:paraId="651192ED" w14:textId="77777777" w:rsidR="00780A57" w:rsidRDefault="00780A57" w:rsidP="00CA1731">
      <w:pPr>
        <w:spacing w:line="480" w:lineRule="auto"/>
        <w:jc w:val="both"/>
      </w:pPr>
    </w:p>
    <w:p w14:paraId="5DE0A969" w14:textId="3A5D4632" w:rsidR="00D45847" w:rsidRDefault="00850895" w:rsidP="00CA1731">
      <w:pPr>
        <w:spacing w:line="480" w:lineRule="auto"/>
        <w:jc w:val="both"/>
      </w:pPr>
      <w:r>
        <w:t>Resultat</w:t>
      </w:r>
      <w:r w:rsidR="00780A57">
        <w:t>et</w:t>
      </w:r>
      <w:r>
        <w:t xml:space="preserve"> från intervjun visar att DIM har ett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pedagogiska ansats. </w:t>
      </w:r>
      <w:r w:rsidR="00780A57">
        <w:t xml:space="preserve">Följaktligen </w:t>
      </w:r>
      <w:r>
        <w:t>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 i </w:t>
      </w:r>
      <w:r w:rsidR="00780A57">
        <w:t xml:space="preserve">samtliga </w:t>
      </w:r>
      <w:r w:rsidR="00A80803">
        <w:t xml:space="preserve">fall (Figur 1b). KLM, som hade en medelpoäng strax under DIM, skulle nästan bedömts som lika an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 xml:space="preserve">ogik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ik</w:t>
      </w:r>
      <w:r w:rsidR="00255B32">
        <w:t>, vilket</w:t>
      </w:r>
      <w:r w:rsidR="00FC2E6B">
        <w:t xml:space="preserve"> innebär att det A</w:t>
      </w:r>
      <w:r w:rsidR="004A08DF">
        <w:t>ssociativa perspektivet representera</w:t>
      </w:r>
      <w:r w:rsidR="00255B32">
        <w:t>r</w:t>
      </w:r>
      <w:r w:rsidR="004A08DF">
        <w:t xml:space="preserve"> en logisk utgångspunkt för evaluering av modeller som lättare </w:t>
      </w:r>
      <w:r w:rsidR="00255B32">
        <w:t xml:space="preserve">skulle kunna </w:t>
      </w:r>
      <w:r w:rsidR="004A08DF">
        <w:t xml:space="preserve">utnyttjas av Grade i framtiden. </w:t>
      </w:r>
    </w:p>
    <w:p w14:paraId="5A761002" w14:textId="77777777" w:rsidR="00E972C5" w:rsidRDefault="00E972C5" w:rsidP="00CA1731">
      <w:pPr>
        <w:spacing w:line="480" w:lineRule="auto"/>
        <w:jc w:val="both"/>
      </w:pPr>
    </w:p>
    <w:p w14:paraId="5E6609FD" w14:textId="52840EC9" w:rsidR="00D45847" w:rsidRDefault="00526AA1" w:rsidP="00512986">
      <w:pPr>
        <w:pStyle w:val="BodyText"/>
        <w:keepNext/>
        <w:spacing w:line="360" w:lineRule="auto"/>
      </w:pPr>
      <w:r>
        <w:rPr>
          <w:rFonts w:eastAsiaTheme="minorHAnsi" w:cstheme="minorBidi"/>
          <w:noProof/>
          <w:sz w:val="18"/>
          <w:szCs w:val="18"/>
          <w:lang w:val="en-US" w:eastAsia="en-US"/>
        </w:rPr>
        <w:lastRenderedPageBreak/>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51C52DF6" w:rsidR="00512986" w:rsidRDefault="00850895" w:rsidP="00547B0E">
      <w:pPr>
        <w:pStyle w:val="Caption"/>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752279">
        <w:rPr>
          <w:b/>
          <w:noProof/>
        </w:rPr>
        <w:t>1</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de tilldelade poäng från frågekonstruktionerna,</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C05B0F">
        <w:t>frågekonstruktion</w:t>
      </w:r>
      <w:r w:rsidR="0054444D">
        <w:t>erna</w:t>
      </w:r>
      <w:r w:rsidR="00615A46">
        <w:t xml:space="preserve"> </w:t>
      </w:r>
      <w:r>
        <w:t>i bilaga 2.</w:t>
      </w:r>
    </w:p>
    <w:p w14:paraId="3EFBFE51" w14:textId="77777777" w:rsidR="00F5632E" w:rsidRDefault="00F5632E" w:rsidP="00F5632E">
      <w:pPr>
        <w:rPr>
          <w:b/>
          <w:sz w:val="24"/>
        </w:rPr>
      </w:pPr>
    </w:p>
    <w:p w14:paraId="339380E1" w14:textId="77777777" w:rsidR="004B3714" w:rsidRDefault="004B3714" w:rsidP="00F5632E">
      <w:pPr>
        <w:rPr>
          <w:b/>
          <w:sz w:val="24"/>
        </w:rPr>
      </w:pPr>
    </w:p>
    <w:p w14:paraId="313AFCAB" w14:textId="2BB63682"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ik enligt DIM</w:t>
      </w:r>
    </w:p>
    <w:p w14:paraId="29EBCC13" w14:textId="1FB1E629"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D85EB9">
        <w:t xml:space="preserve">För att </w:t>
      </w:r>
      <w:r w:rsidR="00335B04">
        <w:t>genomföra</w:t>
      </w:r>
      <w:r w:rsidR="00D85EB9">
        <w:t xml:space="preserve"> evalueringen </w:t>
      </w:r>
      <w:r w:rsidR="008B2D29">
        <w:t>utfördes inledningsvi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w:t>
      </w:r>
      <w:r w:rsidR="00874DE4">
        <w:t>materiella</w:t>
      </w:r>
      <w:r w:rsidR="00D808DD">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694336">
        <w:t>avslutnings</w:t>
      </w:r>
      <w:r w:rsidR="00874DE4">
        <w:t>test</w:t>
      </w:r>
      <w:r w:rsidR="00234C76">
        <w:t>, och rättningar.</w:t>
      </w:r>
      <w:r w:rsidR="00D808DD">
        <w:t xml:space="preserve"> </w:t>
      </w:r>
    </w:p>
    <w:p w14:paraId="7789A662" w14:textId="77777777" w:rsidR="00E91509" w:rsidRDefault="00E91509" w:rsidP="00CA1731">
      <w:pPr>
        <w:spacing w:line="480" w:lineRule="auto"/>
        <w:jc w:val="both"/>
      </w:pPr>
    </w:p>
    <w:p w14:paraId="5D4A30B3" w14:textId="7D567596" w:rsidR="00D45847" w:rsidRDefault="00E91509" w:rsidP="00CA1731">
      <w:pPr>
        <w:spacing w:line="480" w:lineRule="auto"/>
        <w:jc w:val="both"/>
      </w:pPr>
      <w:r>
        <w:lastRenderedPageBreak/>
        <w:t xml:space="preserve">För att få en djupare blick inom Grades prestanda i varje fas, delade vi upp de erhållna poäng utefter varje </w:t>
      </w:r>
      <w:r w:rsidR="00694336">
        <w:t>fas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a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w:t>
      </w:r>
      <w:r w:rsidR="00882330">
        <w:t>som visade</w:t>
      </w:r>
      <w:r w:rsidR="00850895">
        <w:t xml:space="preserve"> ett lågt resultat (medelpoäng = 0,6), däremot </w:t>
      </w:r>
      <w:r w:rsidR="00971948">
        <w:t xml:space="preserve">fasens medelvärde </w:t>
      </w:r>
      <w:r w:rsidR="00882330">
        <w:t>är</w:t>
      </w:r>
      <w:r w:rsidR="00A61540">
        <w:t xml:space="preserve"> delvis </w:t>
      </w:r>
      <w:r w:rsidR="00971948">
        <w:t>rädda</w:t>
      </w:r>
      <w:r w:rsidR="00A61540">
        <w:t>d</w:t>
      </w:r>
      <w:r w:rsidR="00850895">
        <w:t xml:space="preserve">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val="en-US"/>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4584D3A" w:rsidR="00582DFC" w:rsidRDefault="00850895" w:rsidP="00F5632E">
      <w:pPr>
        <w:pStyle w:val="Caption"/>
      </w:pPr>
      <w:r>
        <w:rPr>
          <w:b/>
        </w:rPr>
        <w:t xml:space="preserve">Figur </w:t>
      </w:r>
      <w:r w:rsidRPr="008E6FE9">
        <w:rPr>
          <w:b/>
        </w:rPr>
        <w:fldChar w:fldCharType="begin"/>
      </w:r>
      <w:r w:rsidRPr="008E6FE9">
        <w:rPr>
          <w:b/>
        </w:rPr>
        <w:instrText>SEQ Figur \* ARABIC</w:instrText>
      </w:r>
      <w:r w:rsidRPr="008E6FE9">
        <w:rPr>
          <w:b/>
        </w:rPr>
        <w:fldChar w:fldCharType="separate"/>
      </w:r>
      <w:r w:rsidR="00752279">
        <w:rPr>
          <w:b/>
          <w:noProof/>
        </w:rPr>
        <w:t>2</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ody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78E9FC11"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Den minimala spridning</w:t>
      </w:r>
      <w:r w:rsidR="00694336">
        <w:t>en</w:t>
      </w:r>
      <w:r w:rsidR="0051725C">
        <w:t xml:space="preserve"> </w:t>
      </w:r>
      <w:r w:rsidR="00377747" w:rsidRPr="00377747">
        <w:t xml:space="preserve">tyder på att DIM är lika lämplig för de kurser som är observerade och </w:t>
      </w:r>
      <w:r w:rsidR="00EA1899">
        <w:t xml:space="preserve">att </w:t>
      </w:r>
      <w:r w:rsidR="00694336">
        <w:t>en utvärdering av</w:t>
      </w:r>
      <w:r w:rsidR="00EA1899">
        <w:t xml:space="preserve"> en anpassa</w:t>
      </w:r>
      <w:r w:rsidR="00D90862">
        <w:t>d pedagogisk strategi</w:t>
      </w:r>
      <w:r w:rsidR="00EA1899">
        <w:t xml:space="preserve">/modell </w:t>
      </w:r>
      <w:r w:rsidR="00E86D52">
        <w:t>för va</w:t>
      </w:r>
      <w:r w:rsidR="00EA1899">
        <w:t xml:space="preserve">rje kurs inte </w:t>
      </w:r>
      <w:r w:rsidR="00694336">
        <w:t xml:space="preserve">är </w:t>
      </w:r>
      <w:r w:rsidR="00EA1899">
        <w:t>nödvändigt.</w:t>
      </w:r>
      <w:r w:rsidR="00377747">
        <w:t xml:space="preserve">  </w:t>
      </w:r>
      <w:r w:rsidR="00BA7F7A">
        <w:t xml:space="preserve"> </w:t>
      </w:r>
    </w:p>
    <w:p w14:paraId="3754D902" w14:textId="77777777" w:rsidR="00551BEB" w:rsidRDefault="00551BEB" w:rsidP="00CA1731">
      <w:pPr>
        <w:spacing w:line="480" w:lineRule="auto"/>
        <w:jc w:val="both"/>
      </w:pPr>
    </w:p>
    <w:p w14:paraId="1B208012" w14:textId="7424F7E7"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694336">
        <w:t>-</w:t>
      </w:r>
      <w:r w:rsidR="00DF3880">
        <w:t>element</w:t>
      </w:r>
      <w:r w:rsidR="00694336">
        <w:t>en</w:t>
      </w:r>
      <w:r>
        <w:t>.</w:t>
      </w:r>
      <w:bookmarkStart w:id="22" w:name="_Toc489811950"/>
      <w:bookmarkStart w:id="23"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val="en-US"/>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1065F117" w14:textId="182556E6" w:rsidR="0047590E" w:rsidRPr="000B1921" w:rsidRDefault="00850895" w:rsidP="00F5632E">
      <w:pPr>
        <w:pStyle w:val="Caption"/>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752279">
        <w:rPr>
          <w:b/>
          <w:noProof/>
        </w:rPr>
        <w:t>3</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22"/>
      <w:bookmarkEnd w:id="23"/>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24" w:name="_Toc391456185"/>
      <w:bookmarkStart w:id="25" w:name="_Toc401327941"/>
      <w:bookmarkEnd w:id="24"/>
      <w:r w:rsidRPr="004E58AD">
        <w:t>Diskussion</w:t>
      </w:r>
      <w:bookmarkEnd w:id="25"/>
    </w:p>
    <w:p w14:paraId="6D0F922C" w14:textId="2089A7F4"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e </w:t>
      </w:r>
      <w:r w:rsidR="00A71251">
        <w:t xml:space="preserve">strategi </w:t>
      </w:r>
      <w:r w:rsidR="008D175A">
        <w:t>för att få deras</w:t>
      </w:r>
      <w:r w:rsidR="00C21DDA" w:rsidRPr="00C84F64">
        <w:t xml:space="preserve"> pedagogik ytterligare strukturerad</w:t>
      </w:r>
      <w:r w:rsidR="00A71251">
        <w:t xml:space="preserve">. </w:t>
      </w:r>
      <w:r w:rsidR="000C1D43">
        <w:t xml:space="preserve">Syftet </w:t>
      </w:r>
      <w:r w:rsidR="00CA3AE8">
        <w:t>var att förstå Grade</w:t>
      </w:r>
      <w:r w:rsidR="00231746">
        <w:t>s</w:t>
      </w:r>
      <w:r w:rsidR="00CA3AE8">
        <w:t xml:space="preserve"> </w:t>
      </w:r>
      <w:r w:rsidR="00EB4251">
        <w:t>befintliga</w:t>
      </w:r>
      <w:r w:rsidR="00CA3AE8">
        <w:t xml:space="preserve"> pedagogik och </w:t>
      </w:r>
      <w:r w:rsidR="00EB4251">
        <w:t>se</w:t>
      </w:r>
      <w:r w:rsidR="000C1D43">
        <w:t xml:space="preserve"> vilket av perspektiven (</w:t>
      </w:r>
      <w:r w:rsidR="0032088C">
        <w:t xml:space="preserve">Associativ, </w:t>
      </w:r>
      <w:r w:rsidR="00A61540">
        <w:t>Kognitiv</w:t>
      </w:r>
      <w:r w:rsidR="0032088C">
        <w:t xml:space="preserve">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ssociativa perspektivet var lämpligast för att inrama Grades pedagogiska ansats</w:t>
      </w:r>
      <w:r w:rsidR="00F358E4">
        <w:t>, vilket gav en</w:t>
      </w:r>
      <w:r w:rsidR="000C1D43">
        <w:t xml:space="preserve"> möjlighet att kart</w:t>
      </w:r>
      <w:r w:rsidR="006764D6">
        <w:t xml:space="preserve">lägga de befintliga kurserna och se hur </w:t>
      </w:r>
      <w:r w:rsidR="00F358E4">
        <w:t xml:space="preserve">väl </w:t>
      </w:r>
      <w:r w:rsidR="006764D6">
        <w:t xml:space="preserve">de passar in med DIM. </w:t>
      </w:r>
      <w:r w:rsidR="00551BEB">
        <w:t xml:space="preserve">Vi </w:t>
      </w:r>
      <w:r w:rsidR="00457C43">
        <w:t>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F358E4">
        <w:t xml:space="preserve">skulle </w:t>
      </w:r>
      <w:r w:rsidR="00D54813">
        <w:t>bidra</w:t>
      </w:r>
      <w:r w:rsidR="00AC7484">
        <w:t xml:space="preserve"> </w:t>
      </w:r>
      <w:r w:rsidR="00231746">
        <w:t xml:space="preserve">främst </w:t>
      </w:r>
      <w:r w:rsidR="00AC7484">
        <w:t xml:space="preserve">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3819B53" w14:textId="201ADE9F" w:rsidR="00AC7484" w:rsidRPr="00802217" w:rsidRDefault="008227FA" w:rsidP="00CA1731">
      <w:pPr>
        <w:spacing w:line="480" w:lineRule="auto"/>
        <w:jc w:val="both"/>
        <w:rPr>
          <w:rFonts w:cs="Times New Roman"/>
        </w:rPr>
      </w:pPr>
      <w:r>
        <w:lastRenderedPageBreak/>
        <w:t>Intervjuresultatet visade att det Associativa perspektivet passade bäst in på Grades</w:t>
      </w:r>
      <w:r w:rsidR="006764D6">
        <w:t xml:space="preserve"> pedagogik, men att Konstruktiv</w:t>
      </w:r>
      <w:r w:rsidR="00A61540">
        <w:t>istisk L</w:t>
      </w:r>
      <w:r w:rsidR="0008729B">
        <w:t xml:space="preserve">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n av de två perspektiv passar bäst i Grades pedagogik. </w:t>
      </w:r>
      <w:commentRangeStart w:id="26"/>
      <w:r w:rsidR="00047967">
        <w:t xml:space="preserve">I studien utnyttjades en </w:t>
      </w:r>
      <w:r w:rsidR="00A51BA1">
        <w:t>kvalitativ intervju</w:t>
      </w:r>
      <w:r w:rsidR="0015775D">
        <w:t xml:space="preserve"> </w:t>
      </w:r>
      <w:r w:rsidR="00047967">
        <w:t>för att</w:t>
      </w:r>
      <w:r w:rsidR="00A51BA1">
        <w:t xml:space="preserve"> </w:t>
      </w:r>
      <w:r w:rsidR="00401673">
        <w:t xml:space="preserve">utföra </w:t>
      </w:r>
      <w:r w:rsidR="00A51BA1">
        <w:t>studien</w:t>
      </w:r>
      <w:r w:rsidR="0015775D">
        <w:t xml:space="preserve"> och uppnå de mål som angivits</w:t>
      </w:r>
      <w:r w:rsidR="00047967">
        <w:t xml:space="preserve">. </w:t>
      </w:r>
      <w:r w:rsidR="005E4262">
        <w:rPr>
          <w:rFonts w:cs="Times New Roman"/>
        </w:rPr>
        <w:t xml:space="preserve">Ett alternativ </w:t>
      </w:r>
      <w:del w:id="27" w:author="Jason Serviss" w:date="2018-11-13T13:12:00Z">
        <w:r w:rsidR="005E4262" w:rsidDel="00D849B9">
          <w:rPr>
            <w:rFonts w:cs="Times New Roman"/>
          </w:rPr>
          <w:delText xml:space="preserve">till </w:delText>
        </w:r>
      </w:del>
      <w:r w:rsidR="005E4262">
        <w:rPr>
          <w:rFonts w:cs="Times New Roman"/>
        </w:rPr>
        <w:t xml:space="preserve">forskningsmetod </w:t>
      </w:r>
      <w:r w:rsidR="00401673">
        <w:rPr>
          <w:rFonts w:cs="Times New Roman"/>
        </w:rPr>
        <w:t xml:space="preserve">skulle kunna </w:t>
      </w:r>
      <w:r w:rsidR="005E4262">
        <w:rPr>
          <w:rFonts w:cs="Times New Roman"/>
        </w:rPr>
        <w:t xml:space="preserve">vara att använda en enkät </w:t>
      </w:r>
      <w:r w:rsidR="00841C6E">
        <w:rPr>
          <w:rFonts w:cs="Times New Roman"/>
        </w:rPr>
        <w:t>för att utvinna en större bredd på informationsflödet</w:t>
      </w:r>
      <w:r w:rsidR="00841C6E">
        <w:t xml:space="preserve">, </w:t>
      </w:r>
      <w:r w:rsidR="00FC6287">
        <w:rPr>
          <w:rFonts w:cs="Times New Roman"/>
        </w:rPr>
        <w:t>eftersom fler frågekonstrukti</w:t>
      </w:r>
      <w:r w:rsidR="00841C6E">
        <w:rPr>
          <w:rFonts w:cs="Times New Roman"/>
        </w:rPr>
        <w:t>oner kan skapas.</w:t>
      </w:r>
      <w:r w:rsidR="00AC1E16">
        <w:rPr>
          <w:rFonts w:cs="Times New Roman"/>
        </w:rPr>
        <w:t xml:space="preserve"> </w:t>
      </w:r>
      <w:commentRangeStart w:id="28"/>
      <w:r w:rsidR="00C80D03">
        <w:rPr>
          <w:rFonts w:cs="Times New Roman"/>
        </w:rPr>
        <w:t>Eftersom</w:t>
      </w:r>
      <w:r w:rsidR="00003F6D">
        <w:rPr>
          <w:rFonts w:cs="Times New Roman"/>
        </w:rPr>
        <w:t xml:space="preserve"> </w:t>
      </w:r>
      <w:r w:rsidR="00AC1E16">
        <w:rPr>
          <w:rFonts w:cs="Times New Roman"/>
        </w:rPr>
        <w:t>frågekonstruktioner</w:t>
      </w:r>
      <w:r w:rsidR="00003F6D">
        <w:rPr>
          <w:rFonts w:cs="Times New Roman"/>
        </w:rPr>
        <w:t xml:space="preserve">na skapades av endast en person, </w:t>
      </w:r>
      <w:r w:rsidR="00802217">
        <w:rPr>
          <w:rFonts w:cs="Times New Roman"/>
        </w:rPr>
        <w:t>minskar</w:t>
      </w:r>
      <w:r w:rsidR="00003F6D">
        <w:rPr>
          <w:rFonts w:cs="Times New Roman"/>
        </w:rPr>
        <w:t xml:space="preserve"> det risken att missförstånd </w:t>
      </w:r>
      <w:r w:rsidR="00C80D03">
        <w:rPr>
          <w:rFonts w:cs="Times New Roman"/>
        </w:rPr>
        <w:t xml:space="preserve">kan </w:t>
      </w:r>
      <w:r w:rsidR="00003F6D">
        <w:rPr>
          <w:rFonts w:cs="Times New Roman"/>
        </w:rPr>
        <w:t>gör</w:t>
      </w:r>
      <w:r w:rsidR="00C80D03">
        <w:rPr>
          <w:rFonts w:cs="Times New Roman"/>
        </w:rPr>
        <w:t>a</w:t>
      </w:r>
      <w:r w:rsidR="00003F6D">
        <w:rPr>
          <w:rFonts w:cs="Times New Roman"/>
        </w:rPr>
        <w:t xml:space="preserve">s i </w:t>
      </w:r>
      <w:r w:rsidR="00C80D03">
        <w:rPr>
          <w:rFonts w:cs="Times New Roman"/>
        </w:rPr>
        <w:t xml:space="preserve">en </w:t>
      </w:r>
      <w:r w:rsidR="00802217" w:rsidRPr="00802217">
        <w:rPr>
          <w:rFonts w:cs="Times New Roman"/>
        </w:rPr>
        <w:t xml:space="preserve">intervju och </w:t>
      </w:r>
      <w:r w:rsidR="00003F6D" w:rsidRPr="00802217">
        <w:rPr>
          <w:rFonts w:cs="Times New Roman"/>
        </w:rPr>
        <w:t>d</w:t>
      </w:r>
      <w:r w:rsidR="00C80D03" w:rsidRPr="00802217">
        <w:rPr>
          <w:rFonts w:cs="Times New Roman"/>
        </w:rPr>
        <w:t xml:space="preserve">et </w:t>
      </w:r>
      <w:r w:rsidR="00802217" w:rsidRPr="00802217">
        <w:rPr>
          <w:rFonts w:cs="Times New Roman"/>
        </w:rPr>
        <w:t xml:space="preserve">är </w:t>
      </w:r>
      <w:r w:rsidR="00C80D03" w:rsidRPr="00802217">
        <w:rPr>
          <w:rFonts w:cs="Times New Roman"/>
        </w:rPr>
        <w:t>möjligt att respondenten kan fråga vid osäkerhet</w:t>
      </w:r>
      <w:r w:rsidR="00003F6D" w:rsidRPr="00802217">
        <w:rPr>
          <w:rFonts w:cs="Times New Roman"/>
        </w:rPr>
        <w:t>.</w:t>
      </w:r>
      <w:commentRangeEnd w:id="28"/>
      <w:r w:rsidR="00D849B9">
        <w:rPr>
          <w:rStyle w:val="CommentReference"/>
        </w:rPr>
        <w:commentReference w:id="28"/>
      </w:r>
      <w:r w:rsidR="00003F6D" w:rsidRPr="00802217">
        <w:rPr>
          <w:rFonts w:cs="Times New Roman"/>
        </w:rPr>
        <w:t xml:space="preserve"> </w:t>
      </w:r>
      <w:commentRangeEnd w:id="26"/>
      <w:r w:rsidR="00802217">
        <w:rPr>
          <w:rStyle w:val="CommentReference"/>
        </w:rPr>
        <w:commentReference w:id="26"/>
      </w:r>
      <w:r w:rsidR="00802217" w:rsidRPr="00802217">
        <w:rPr>
          <w:rFonts w:cs="Times New Roman"/>
          <w:color w:val="353535"/>
        </w:rPr>
        <w:t>I denna studie finns det vissa faktorer som kan ha påverkat intervjuresultatet på ett okänt sätt.</w:t>
      </w:r>
      <w:r w:rsidR="00802217">
        <w:rPr>
          <w:rFonts w:ascii="AppleSystemUIFont" w:hAnsi="AppleSystemUIFont" w:cs="AppleSystemUIFont"/>
          <w:color w:val="353535"/>
          <w:sz w:val="24"/>
          <w:szCs w:val="24"/>
        </w:rPr>
        <w:t xml:space="preserve"> </w:t>
      </w:r>
      <w:r w:rsidR="00802217">
        <w:t>Att i</w:t>
      </w:r>
      <w:r w:rsidR="0043087E">
        <w:t>nter</w:t>
      </w:r>
      <w:r w:rsidR="00D970EE">
        <w:t xml:space="preserve">vjun bestod </w:t>
      </w:r>
      <w:r w:rsidR="00BB10E9">
        <w:t xml:space="preserve">endast </w:t>
      </w:r>
      <w:r w:rsidR="00D970EE">
        <w:t>av en person och</w:t>
      </w:r>
      <w:r w:rsidR="0043087E">
        <w:t xml:space="preserve"> </w:t>
      </w:r>
      <w:r w:rsidR="00B818BA">
        <w:t xml:space="preserve">följden </w:t>
      </w:r>
      <w:r w:rsidR="00482617">
        <w:t xml:space="preserve">kan </w:t>
      </w:r>
      <w:r w:rsidR="00BB10E9">
        <w:t>bli</w:t>
      </w:r>
      <w:r w:rsidR="00B818BA">
        <w:t xml:space="preserve"> att </w:t>
      </w:r>
      <w:r w:rsidR="00482617">
        <w:t>intervjusvar</w:t>
      </w:r>
      <w:r w:rsidR="00551608">
        <w:t>en</w:t>
      </w:r>
      <w:r w:rsidR="00482617">
        <w:t xml:space="preserve"> skulle vara mer </w:t>
      </w:r>
      <w:r w:rsidR="00846D95">
        <w:t>trovärdig</w:t>
      </w:r>
      <w:r w:rsidR="00482617">
        <w:t xml:space="preserve"> om chansen fanns att intervjua flera personer</w:t>
      </w:r>
      <w:r w:rsidR="00B818BA">
        <w:t>.</w:t>
      </w:r>
      <w:r w:rsidR="00482617">
        <w:t xml:space="preserve"> </w:t>
      </w:r>
      <w:r w:rsidR="00AC7484">
        <w:t xml:space="preserve">De specifika frågor som valdes att ställa </w:t>
      </w:r>
      <w:r w:rsidR="00F358E4">
        <w:t>till intervjupersonen vid intervju</w:t>
      </w:r>
      <w:r w:rsidR="00AC7484">
        <w:t xml:space="preserve">tillfället är en annan faktor som skulle kunna har påverkat resultatet. Framtida studier skulle gynnas av </w:t>
      </w:r>
      <w:r w:rsidR="00F358E4">
        <w:t xml:space="preserve">att utökat </w:t>
      </w:r>
      <w:r w:rsidR="00AC7484">
        <w:t>antal frågor som korresponderar till de undersökta modeller</w:t>
      </w:r>
      <w:r w:rsidR="00F358E4">
        <w:t>na</w:t>
      </w:r>
      <w:r w:rsidR="00BB10E9">
        <w:t>,</w:t>
      </w:r>
      <w:r w:rsidR="00F358E4">
        <w:t xml:space="preserve"> ett flertal nyckel</w:t>
      </w:r>
      <w:r w:rsidR="00AC7484">
        <w:t>personer som utvecklar frågarna tillsammans</w:t>
      </w:r>
      <w:r w:rsidR="00BB10E9">
        <w:t>, samt intervju med</w:t>
      </w:r>
      <w:r w:rsidR="00753381">
        <w:t xml:space="preserve"> åtskilliga</w:t>
      </w:r>
      <w:r w:rsidR="00BB10E9">
        <w:t xml:space="preserve"> </w:t>
      </w:r>
      <w:r w:rsidR="00F358E4">
        <w:t>på Grade som utvecklar kurser utöver</w:t>
      </w:r>
      <w:r w:rsidR="00BB10E9">
        <w:t xml:space="preserve"> den pedagogiska ansvarig</w:t>
      </w:r>
      <w:r w:rsidR="00F358E4">
        <w:t>e</w:t>
      </w:r>
      <w:r w:rsidR="00AC7484">
        <w:t>.</w:t>
      </w:r>
    </w:p>
    <w:p w14:paraId="0D3BB99D" w14:textId="77777777" w:rsidR="00482F2B" w:rsidRPr="00D970EE" w:rsidRDefault="00482F2B" w:rsidP="00CA1731">
      <w:pPr>
        <w:spacing w:line="480" w:lineRule="auto"/>
        <w:jc w:val="both"/>
      </w:pPr>
    </w:p>
    <w:p w14:paraId="40E50DF1" w14:textId="4557878E" w:rsidR="00590E58" w:rsidRDefault="00710303" w:rsidP="00CA1731">
      <w:pPr>
        <w:spacing w:line="480" w:lineRule="auto"/>
        <w:jc w:val="both"/>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 xml:space="preserve">Enligt intervjuresultatet visar det </w:t>
      </w:r>
      <w:r w:rsidR="00F358E4">
        <w:t xml:space="preserve">sig </w:t>
      </w:r>
      <w:r w:rsidR="00B566A4">
        <w:t>att Gr</w:t>
      </w:r>
      <w:r w:rsidR="00C46D9D">
        <w:t>ade prioriterar dessa faser men att</w:t>
      </w:r>
      <w:r w:rsidR="00AC7484">
        <w:t xml:space="preserve"> </w:t>
      </w:r>
      <w:r w:rsidR="008A4F8B">
        <w:t xml:space="preserve">implantationen </w:t>
      </w:r>
      <w:r w:rsidR="00AC7484">
        <w:t xml:space="preserve">inte lyckas.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commentRangeStart w:id="29"/>
      <w:r w:rsidR="00BA3DCC">
        <w:t xml:space="preserve"> </w:t>
      </w:r>
      <w:commentRangeEnd w:id="29"/>
      <w:r w:rsidR="00D849B9">
        <w:rPr>
          <w:rStyle w:val="CommentReference"/>
        </w:rPr>
        <w:commentReference w:id="29"/>
      </w:r>
      <w:r w:rsidR="001D42D7">
        <w:t>I</w:t>
      </w:r>
      <w:r w:rsidR="00BA3DCC">
        <w:t xml:space="preserve"> utvärderingen av kurserna enligt DIM </w:t>
      </w:r>
      <w:r w:rsidR="001D42D7">
        <w:t>finns det påtagliga faktorer som</w:t>
      </w:r>
      <w:r w:rsidR="00BA3DCC">
        <w:t xml:space="preserve"> kan ha påverkat utvärderingsresultatet </w:t>
      </w:r>
      <w:r w:rsidR="001D42D7">
        <w:t xml:space="preserve">och kan ha haft inflytande på hur </w:t>
      </w:r>
      <w:r w:rsidR="001D42D7">
        <w:lastRenderedPageBreak/>
        <w:t xml:space="preserve">resultatet av utvärderingen övergick till att vara i slutändan. </w:t>
      </w:r>
      <w:r w:rsidR="006A08E7">
        <w:t>Utvärdering</w:t>
      </w:r>
      <w:r w:rsidR="00F358E4">
        <w:t>en</w:t>
      </w:r>
      <w:r w:rsidR="006A08E7">
        <w:t xml:space="preserve"> genomfördes av endast en person</w:t>
      </w:r>
      <w:r w:rsidR="00F358E4">
        <w:t>, vilket kan riskera</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för att få ett mer övertygand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r w:rsidR="00C67B0B">
        <w:t xml:space="preserve">Antalet </w:t>
      </w:r>
      <w:r w:rsidR="00674179">
        <w:t>påståenden</w:t>
      </w:r>
      <w:r w:rsidR="00C67B0B">
        <w:t xml:space="preserve"> i utvärderingen och 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w:t>
      </w:r>
      <w:r w:rsidR="00BC2F57">
        <w:t>personer</w:t>
      </w:r>
      <w:r w:rsidR="00DB3CC8">
        <w:t xml:space="preserve"> hanterar </w:t>
      </w:r>
      <w:r w:rsidR="00674179">
        <w:t>påståenden</w:t>
      </w:r>
      <w:r w:rsidR="002E3DAC">
        <w:t>.</w:t>
      </w:r>
    </w:p>
    <w:p w14:paraId="211E84E5" w14:textId="77777777" w:rsidR="00C67B0B" w:rsidRDefault="00C67B0B" w:rsidP="00CA1731">
      <w:pPr>
        <w:spacing w:line="480" w:lineRule="auto"/>
        <w:jc w:val="both"/>
      </w:pPr>
    </w:p>
    <w:p w14:paraId="04042C3D" w14:textId="07DA8B53" w:rsidR="003475EE" w:rsidRDefault="00667FC8" w:rsidP="00CA1731">
      <w:pPr>
        <w:spacing w:line="480" w:lineRule="auto"/>
        <w:jc w:val="both"/>
      </w:pPr>
      <w:r>
        <w:t>Det är inte nödvändigtvis att en ELF kan fungera optimalt med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7E6083">
        <w:t xml:space="preserve">vi </w:t>
      </w:r>
      <w:r w:rsidR="000152C2">
        <w:t xml:space="preserve">eventuellt se att visa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674577">
        <w:t>långt emellan Grades kur</w:t>
      </w:r>
      <w:r>
        <w:t>ser,</w:t>
      </w:r>
      <w:r w:rsidR="000152C2">
        <w:t xml:space="preserve"> </w:t>
      </w:r>
      <w:r w:rsidR="007E6083">
        <w:t xml:space="preserve">är rekommendationen att </w:t>
      </w:r>
      <w:r w:rsidR="000152C2">
        <w:t xml:space="preserve">Grade </w:t>
      </w:r>
      <w:r w:rsidR="007E6083">
        <w:t xml:space="preserve">förblir </w:t>
      </w:r>
      <w:r w:rsidR="000152C2">
        <w:t xml:space="preserve">uppmärksamma om deras nya kunder har </w:t>
      </w:r>
      <w:r w:rsidR="00674577">
        <w:t>specifika</w:t>
      </w:r>
      <w:r w:rsidR="007E6083">
        <w:t xml:space="preserve"> behov, och där en</w:t>
      </w:r>
      <w:r w:rsidR="000152C2">
        <w:t xml:space="preserve">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731E0824" w14:textId="1167BD03" w:rsidR="00035BFB"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k,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r w:rsidR="00582DFC">
        <w:br w:type="page"/>
      </w:r>
    </w:p>
    <w:p w14:paraId="1EFE6459" w14:textId="77777777" w:rsidR="00E97FC1" w:rsidRPr="004E58AD" w:rsidRDefault="00E97FC1" w:rsidP="009D27B3">
      <w:pPr>
        <w:pStyle w:val="Heading11"/>
      </w:pPr>
      <w:bookmarkStart w:id="31" w:name="_Toc401327942"/>
      <w:r w:rsidRPr="004E58AD">
        <w:lastRenderedPageBreak/>
        <w:t>Tack</w:t>
      </w:r>
      <w:bookmarkEnd w:id="31"/>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9D27B3">
      <w:pPr>
        <w:pStyle w:val="Heading11"/>
      </w:pPr>
      <w:bookmarkStart w:id="32" w:name="_Toc391456186"/>
      <w:bookmarkStart w:id="33" w:name="_Toc401327943"/>
      <w:bookmarkEnd w:id="32"/>
      <w:r w:rsidRPr="004E58AD">
        <w:t>Referenser</w:t>
      </w:r>
      <w:bookmarkEnd w:id="33"/>
    </w:p>
    <w:p w14:paraId="09346966" w14:textId="77777777" w:rsidR="004D2145" w:rsidRPr="004D2145" w:rsidRDefault="00B67ECD">
      <w:pPr>
        <w:widowControl w:val="0"/>
        <w:autoSpaceDE w:val="0"/>
        <w:autoSpaceDN w:val="0"/>
        <w:adjustRightInd w:val="0"/>
        <w:rPr>
          <w:rFonts w:cs="Times New Roman"/>
          <w:color w:val="000000"/>
        </w:rPr>
      </w:pPr>
      <w:r w:rsidRPr="004D2145">
        <w:rPr>
          <w:rFonts w:eastAsia="Times New Roman" w:cs="Times New Roman"/>
          <w:color w:val="222222"/>
          <w:shd w:val="clear" w:color="auto" w:fill="FFFFFF"/>
        </w:rPr>
        <w:fldChar w:fldCharType="begin"/>
      </w:r>
      <w:r w:rsidR="004D2145" w:rsidRPr="004D2145">
        <w:rPr>
          <w:rFonts w:eastAsia="Times New Roman" w:cs="Times New Roman"/>
          <w:color w:val="222222"/>
          <w:shd w:val="clear" w:color="auto" w:fill="FFFFFF"/>
        </w:rPr>
        <w:instrText xml:space="preserve"> ADDIN ZOTERO_BIBL {"uncited":[],"omitted":[],"custom":[]} CSL_BIBLIOGRAPHY </w:instrText>
      </w:r>
      <w:r w:rsidRPr="004D2145">
        <w:rPr>
          <w:rFonts w:eastAsia="Times New Roman" w:cs="Times New Roman"/>
          <w:color w:val="222222"/>
          <w:shd w:val="clear" w:color="auto" w:fill="FFFFFF"/>
        </w:rPr>
        <w:fldChar w:fldCharType="separate"/>
      </w:r>
      <w:r w:rsidR="004D2145" w:rsidRPr="004D2145">
        <w:rPr>
          <w:rFonts w:cs="Times New Roman"/>
          <w:color w:val="000000"/>
        </w:rPr>
        <w:t xml:space="preserve">Brodie, K. (2005). Using Cognitive and Situative Perspectives to Understand Teacher Interactions with Learner Errors. </w:t>
      </w:r>
      <w:r w:rsidR="004D2145" w:rsidRPr="004D2145">
        <w:rPr>
          <w:rFonts w:cs="Times New Roman"/>
          <w:i/>
          <w:iCs/>
          <w:color w:val="000000"/>
        </w:rPr>
        <w:t>International Group for the Psychology of Mathematics Education 2</w:t>
      </w:r>
      <w:r w:rsidR="004D2145" w:rsidRPr="004D2145">
        <w:rPr>
          <w:rFonts w:cs="Times New Roman"/>
          <w:color w:val="000000"/>
        </w:rPr>
        <w:t>, 177–184. Retrieved from goo.gl/wKHNCa</w:t>
      </w:r>
    </w:p>
    <w:p w14:paraId="3ABC230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Businessreflex. (2016, December 2). E-learning – mer lärande på effektivare sätt? Retrieved August 31, 2018, from goo.gl/SbUuNe</w:t>
      </w:r>
    </w:p>
    <w:p w14:paraId="5E98B8FE"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Carlberg, N. (2017, March 5). Branschanalys e-learning Sverige 2015. Retrieved October 7, 2018, from goo.gl/ZU9VLM</w:t>
      </w:r>
    </w:p>
    <w:p w14:paraId="23FDCA95"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lark, R. C., &amp; Mayer, R. E. (2012). </w:t>
      </w:r>
      <w:r w:rsidRPr="004D2145">
        <w:rPr>
          <w:rFonts w:cs="Times New Roman"/>
          <w:i/>
          <w:iCs/>
          <w:color w:val="000000"/>
        </w:rPr>
        <w:t>Scenario-based e-Learning: Evidence-Based Guidelines for Online Workforce Learning</w:t>
      </w:r>
      <w:r w:rsidRPr="004D2145">
        <w:rPr>
          <w:rFonts w:cs="Times New Roman"/>
          <w:color w:val="000000"/>
        </w:rPr>
        <w:t>. John Wiley &amp; Sons.</w:t>
      </w:r>
    </w:p>
    <w:p w14:paraId="5A51759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onole, G., Dyke, M., Oliver, M., &amp; Seale, J. (2004). Mapping pedagogy and tools for effective learning design. </w:t>
      </w:r>
      <w:r w:rsidRPr="004D2145">
        <w:rPr>
          <w:rFonts w:cs="Times New Roman"/>
          <w:i/>
          <w:iCs/>
          <w:color w:val="000000"/>
        </w:rPr>
        <w:t>Computers &amp; Education</w:t>
      </w:r>
      <w:r w:rsidRPr="004D2145">
        <w:rPr>
          <w:rFonts w:cs="Times New Roman"/>
          <w:color w:val="000000"/>
        </w:rPr>
        <w:t xml:space="preserve">, </w:t>
      </w:r>
      <w:r w:rsidRPr="004D2145">
        <w:rPr>
          <w:rFonts w:cs="Times New Roman"/>
          <w:i/>
          <w:iCs/>
          <w:color w:val="000000"/>
        </w:rPr>
        <w:t>43</w:t>
      </w:r>
      <w:r w:rsidRPr="004D2145">
        <w:rPr>
          <w:rFonts w:cs="Times New Roman"/>
          <w:color w:val="000000"/>
        </w:rPr>
        <w:t>(1–2), 17–33. https://doi.org/10.1016/j.compedu.2003.12.018</w:t>
      </w:r>
    </w:p>
    <w:p w14:paraId="02191C4B"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onole, Gráinne. (2010). </w:t>
      </w:r>
      <w:r w:rsidRPr="004D2145">
        <w:rPr>
          <w:rFonts w:cs="Times New Roman"/>
          <w:i/>
          <w:iCs/>
          <w:color w:val="000000"/>
        </w:rPr>
        <w:t>Review of Pedagogical Models and their use in e-learning</w:t>
      </w:r>
      <w:r w:rsidRPr="004D2145">
        <w:rPr>
          <w:rFonts w:cs="Times New Roman"/>
          <w:color w:val="000000"/>
        </w:rPr>
        <w:t>. Milton Keynes: Open University. Retrieved from goo.gl/AfBK7R</w:t>
      </w:r>
    </w:p>
    <w:p w14:paraId="185F1515"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Dabbagh, N. (2005). Pedagogical models for E-Learning: A theory-based design framework. In </w:t>
      </w:r>
      <w:r w:rsidRPr="004D2145">
        <w:rPr>
          <w:rFonts w:cs="Times New Roman"/>
          <w:i/>
          <w:iCs/>
          <w:color w:val="000000"/>
        </w:rPr>
        <w:t>In International Journal of Technology in Teaching and Learning</w:t>
      </w:r>
      <w:r w:rsidRPr="004D2145">
        <w:rPr>
          <w:rFonts w:cs="Times New Roman"/>
          <w:color w:val="000000"/>
        </w:rPr>
        <w:t xml:space="preserve"> (pp. 25–44).</w:t>
      </w:r>
    </w:p>
    <w:p w14:paraId="12B88413"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Dalsgaard, C. (2005). Pedagogical quality in e-learning. </w:t>
      </w:r>
      <w:r w:rsidRPr="004D2145">
        <w:rPr>
          <w:rFonts w:cs="Times New Roman"/>
          <w:i/>
          <w:iCs/>
          <w:color w:val="000000"/>
        </w:rPr>
        <w:t>Eleed</w:t>
      </w:r>
      <w:r w:rsidRPr="004D2145">
        <w:rPr>
          <w:rFonts w:cs="Times New Roman"/>
          <w:color w:val="000000"/>
        </w:rPr>
        <w:t xml:space="preserve">, </w:t>
      </w:r>
      <w:r w:rsidRPr="004D2145">
        <w:rPr>
          <w:rFonts w:cs="Times New Roman"/>
          <w:i/>
          <w:iCs/>
          <w:color w:val="000000"/>
        </w:rPr>
        <w:t>1</w:t>
      </w:r>
      <w:r w:rsidRPr="004D2145">
        <w:rPr>
          <w:rFonts w:cs="Times New Roman"/>
          <w:color w:val="000000"/>
        </w:rPr>
        <w:t>(1). Retrieved from https://eleed.campussource.de/archive/1/78/index_html</w:t>
      </w:r>
    </w:p>
    <w:p w14:paraId="4BAF954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European Union Reference Laboratories. (2001). </w:t>
      </w:r>
      <w:r w:rsidRPr="004D2145">
        <w:rPr>
          <w:rFonts w:cs="Times New Roman"/>
          <w:i/>
          <w:iCs/>
          <w:color w:val="000000"/>
        </w:rPr>
        <w:t>eLearning : Designing Tomorrow’s Education An Interim Report</w:t>
      </w:r>
      <w:r w:rsidRPr="004D2145">
        <w:rPr>
          <w:rFonts w:cs="Times New Roman"/>
          <w:color w:val="000000"/>
        </w:rPr>
        <w:t>. International Co-operation Europe Ltd: Commission Of The European Communities. Retrieved from goo.gl/nhn8QH</w:t>
      </w:r>
    </w:p>
    <w:p w14:paraId="29FED6D4"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Kauchak, D. P., &amp; Eggen, P. D. (2011). </w:t>
      </w:r>
      <w:r w:rsidRPr="004D2145">
        <w:rPr>
          <w:rFonts w:cs="Times New Roman"/>
          <w:i/>
          <w:iCs/>
          <w:color w:val="000000"/>
        </w:rPr>
        <w:t>Learning and teaching: research-based methods</w:t>
      </w:r>
      <w:r w:rsidRPr="004D2145">
        <w:rPr>
          <w:rFonts w:cs="Times New Roman"/>
          <w:color w:val="000000"/>
        </w:rPr>
        <w:t>. Boston: Pearson.</w:t>
      </w:r>
    </w:p>
    <w:p w14:paraId="30845D8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Magliaro, S. G., Lockee, B. B., &amp; Burton, J. K. (2005). Direct instruction revisited: A key model for instructional technology. </w:t>
      </w:r>
      <w:r w:rsidRPr="004D2145">
        <w:rPr>
          <w:rFonts w:cs="Times New Roman"/>
          <w:i/>
          <w:iCs/>
          <w:color w:val="000000"/>
        </w:rPr>
        <w:t>Educational Technology Research and Development</w:t>
      </w:r>
      <w:r w:rsidRPr="004D2145">
        <w:rPr>
          <w:rFonts w:cs="Times New Roman"/>
          <w:color w:val="000000"/>
        </w:rPr>
        <w:t xml:space="preserve">, </w:t>
      </w:r>
      <w:r w:rsidRPr="004D2145">
        <w:rPr>
          <w:rFonts w:cs="Times New Roman"/>
          <w:i/>
          <w:iCs/>
          <w:color w:val="000000"/>
        </w:rPr>
        <w:t>53</w:t>
      </w:r>
      <w:r w:rsidRPr="004D2145">
        <w:rPr>
          <w:rFonts w:cs="Times New Roman"/>
          <w:color w:val="000000"/>
        </w:rPr>
        <w:t>(4), 41–55. https://doi.org/10.1007/BF02504684</w:t>
      </w:r>
    </w:p>
    <w:p w14:paraId="6104EE11"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Mayes, T., &amp; de Freitas, S. (2004). Review of e-learning theories, frameworks and models. </w:t>
      </w:r>
      <w:r w:rsidRPr="004D2145">
        <w:rPr>
          <w:rFonts w:cs="Times New Roman"/>
          <w:i/>
          <w:iCs/>
          <w:color w:val="000000"/>
        </w:rPr>
        <w:t>JISC E-Learning Models Desk Study</w:t>
      </w:r>
      <w:r w:rsidRPr="004D2145">
        <w:rPr>
          <w:rFonts w:cs="Times New Roman"/>
          <w:color w:val="000000"/>
        </w:rPr>
        <w:t>, (1).</w:t>
      </w:r>
    </w:p>
    <w:p w14:paraId="152DDCD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Olaniran, B. A. (Ed.). (2010). </w:t>
      </w:r>
      <w:r w:rsidRPr="004D2145">
        <w:rPr>
          <w:rFonts w:cs="Times New Roman"/>
          <w:i/>
          <w:iCs/>
          <w:color w:val="000000"/>
        </w:rPr>
        <w:t>Cases on Successful E-Learning Practices in the Developed and Developing World: Methods for the Global Information Economy</w:t>
      </w:r>
      <w:r w:rsidRPr="004D2145">
        <w:rPr>
          <w:rFonts w:cs="Times New Roman"/>
          <w:color w:val="000000"/>
        </w:rPr>
        <w:t>. IGI Global. https://doi.org/10.4018/978-1-60566-942-7</w:t>
      </w:r>
    </w:p>
    <w:p w14:paraId="1B7DF5B4"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Pange, A., &amp; Pange, J. (2011). Is E-learning Based On Learning Theories? A Literature Review. </w:t>
      </w:r>
      <w:r w:rsidRPr="004D2145">
        <w:rPr>
          <w:rFonts w:cs="Times New Roman"/>
          <w:i/>
          <w:iCs/>
          <w:color w:val="000000"/>
        </w:rPr>
        <w:t>World Academy of Science, Engineering &amp; Technology</w:t>
      </w:r>
      <w:r w:rsidRPr="004D2145">
        <w:rPr>
          <w:rFonts w:cs="Times New Roman"/>
          <w:color w:val="000000"/>
        </w:rPr>
        <w:t xml:space="preserve">, </w:t>
      </w:r>
      <w:r w:rsidRPr="004D2145">
        <w:rPr>
          <w:rFonts w:cs="Times New Roman"/>
          <w:i/>
          <w:iCs/>
          <w:color w:val="000000"/>
        </w:rPr>
        <w:t>5</w:t>
      </w:r>
      <w:r w:rsidRPr="004D2145">
        <w:rPr>
          <w:rFonts w:cs="Times New Roman"/>
          <w:color w:val="000000"/>
        </w:rPr>
        <w:t>(8).</w:t>
      </w:r>
    </w:p>
    <w:p w14:paraId="4A47CCD0"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Siemens, G. (2014). Connectivism: A Learning Theory for the Digital Age, 8.</w:t>
      </w:r>
    </w:p>
    <w:p w14:paraId="3F8919E9"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Yeh, Y.-C. (2009). Integrating e-learning into the Direct-instruction Model to enhance the effectiveness of critical-thinking instruction. </w:t>
      </w:r>
      <w:r w:rsidRPr="004D2145">
        <w:rPr>
          <w:rFonts w:cs="Times New Roman"/>
          <w:i/>
          <w:iCs/>
          <w:color w:val="000000"/>
        </w:rPr>
        <w:t>Instructional Science</w:t>
      </w:r>
      <w:r w:rsidRPr="004D2145">
        <w:rPr>
          <w:rFonts w:cs="Times New Roman"/>
          <w:color w:val="000000"/>
        </w:rPr>
        <w:t xml:space="preserve">, </w:t>
      </w:r>
      <w:r w:rsidRPr="004D2145">
        <w:rPr>
          <w:rFonts w:cs="Times New Roman"/>
          <w:i/>
          <w:iCs/>
          <w:color w:val="000000"/>
        </w:rPr>
        <w:t>37</w:t>
      </w:r>
      <w:r w:rsidRPr="004D2145">
        <w:rPr>
          <w:rFonts w:cs="Times New Roman"/>
          <w:color w:val="000000"/>
        </w:rPr>
        <w:t>(2), 185–203. Retrieved from goo.gl/Lo4tFB</w:t>
      </w:r>
    </w:p>
    <w:p w14:paraId="34026666" w14:textId="1D44E3E4" w:rsidR="00D45847" w:rsidRPr="004D2145" w:rsidRDefault="00B67ECD" w:rsidP="004D2145">
      <w:pPr>
        <w:spacing w:line="480" w:lineRule="auto"/>
        <w:rPr>
          <w:rFonts w:eastAsia="Times New Roman" w:cs="Times New Roman"/>
          <w:color w:val="222222"/>
          <w:shd w:val="clear" w:color="auto" w:fill="FFFFFF"/>
        </w:rPr>
      </w:pPr>
      <w:r w:rsidRPr="004D2145">
        <w:rPr>
          <w:rFonts w:eastAsia="Times New Roman" w:cs="Times New Roman"/>
          <w:color w:val="222222"/>
          <w:shd w:val="clear" w:color="auto" w:fill="FFFFFF"/>
        </w:rPr>
        <w:fldChar w:fldCharType="end"/>
      </w:r>
      <w:r w:rsidR="00850895">
        <w:br w:type="page"/>
      </w:r>
    </w:p>
    <w:p w14:paraId="552823EF" w14:textId="352D9058" w:rsidR="00D45847" w:rsidRPr="00305D18" w:rsidRDefault="009F3187" w:rsidP="009D27B3">
      <w:pPr>
        <w:pStyle w:val="Heading11"/>
      </w:pPr>
      <w:bookmarkStart w:id="34" w:name="_Toc391456187"/>
      <w:bookmarkStart w:id="35" w:name="_Toc401327944"/>
      <w:bookmarkEnd w:id="34"/>
      <w:r w:rsidRPr="009F3187">
        <w:lastRenderedPageBreak/>
        <w:t>Bilagor</w:t>
      </w:r>
      <w:bookmarkEnd w:id="35"/>
      <w:r w:rsidR="00850895" w:rsidRPr="004E58AD">
        <w:t xml:space="preserve"> </w:t>
      </w:r>
    </w:p>
    <w:tbl>
      <w:tblPr>
        <w:tblStyle w:val="TableGrid"/>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Paragraph"/>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IntenseEmphasis"/>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IntenseEmphasis"/>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IntenseEmphasis"/>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Paragraph"/>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IntenseEmphasis"/>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IntenseEmphasis"/>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IntenseEmphasis"/>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Paragraph"/>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Paragraph"/>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7A0B1F3A"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36" w:name="_Toc391456188"/>
      <w:bookmarkEnd w:id="36"/>
      <w:r w:rsidRPr="00D01DE3">
        <w:rPr>
          <w:rStyle w:val="IntenseEmphasis"/>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7971FB">
        <w:rPr>
          <w:rStyle w:val="FootnoteReference"/>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7971FB">
        <w:rPr>
          <w:rStyle w:val="FootnoteReference"/>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IntenseEmphasis"/>
          <w:color w:val="00000A"/>
        </w:rPr>
      </w:pPr>
    </w:p>
    <w:p w14:paraId="1DDA57C4" w14:textId="51F728F2" w:rsidR="009F1170" w:rsidRDefault="00850895" w:rsidP="00DD12F3">
      <w:pPr>
        <w:rPr>
          <w:b/>
          <w:bCs/>
          <w:iCs/>
          <w:color w:val="00000A"/>
        </w:rPr>
      </w:pPr>
      <w:r w:rsidRPr="00D01DE3">
        <w:rPr>
          <w:rStyle w:val="IntenseEmphasis"/>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IntenseEmphasis"/>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7971FB">
        <w:rPr>
          <w:rStyle w:val="FootnoteReference"/>
        </w:rPr>
        <w:footnoteReference w:id="3"/>
      </w:r>
      <w:r w:rsidR="00850895">
        <w:rPr>
          <w:rFonts w:eastAsia="Times New Roman" w:cs="Times New Roman"/>
          <w:color w:val="333333"/>
        </w:rPr>
        <w:t xml:space="preserve"> (kognitiva färdigheter) för att gestalta</w:t>
      </w:r>
      <w:r w:rsidR="00850895" w:rsidRPr="007971FB">
        <w:rPr>
          <w:rStyle w:val="FootnoteReference"/>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IntenseEmphasis"/>
          <w:color w:val="00000A"/>
        </w:rPr>
      </w:pPr>
    </w:p>
    <w:p w14:paraId="55D689E2" w14:textId="57848557" w:rsidR="00D45847" w:rsidRPr="009F1170" w:rsidRDefault="00850895" w:rsidP="004E58AD">
      <w:pPr>
        <w:rPr>
          <w:b/>
          <w:bCs/>
          <w:iCs/>
          <w:color w:val="00000A"/>
        </w:rPr>
      </w:pPr>
      <w:r w:rsidRPr="00622CDA">
        <w:rPr>
          <w:rStyle w:val="IntenseEmphasis"/>
          <w:color w:val="00000A"/>
        </w:rPr>
        <w:t xml:space="preserve">Kontext </w:t>
      </w:r>
      <w:r w:rsidR="00622CDA" w:rsidRPr="00A53F62">
        <w:rPr>
          <w:b/>
          <w:i/>
        </w:rPr>
        <w:t>&amp;</w:t>
      </w:r>
      <w:r w:rsidR="00622CDA" w:rsidRPr="00622CDA">
        <w:rPr>
          <w:rStyle w:val="IntenseEmphasis"/>
          <w:color w:val="00000A"/>
        </w:rPr>
        <w:t xml:space="preserve"> </w:t>
      </w:r>
      <w:r w:rsidRPr="00622CDA">
        <w:rPr>
          <w:rStyle w:val="IntenseEmphasis"/>
          <w:color w:val="00000A"/>
        </w:rPr>
        <w:t>riktlinjer</w:t>
      </w:r>
      <w:r w:rsidRPr="00D01DE3">
        <w:rPr>
          <w:rStyle w:val="IntenseEmphasis"/>
          <w:color w:val="00000A"/>
        </w:rPr>
        <w:t xml:space="preserve"> </w:t>
      </w:r>
    </w:p>
    <w:p w14:paraId="62B41A16" w14:textId="1365F493" w:rsidR="00304D18" w:rsidRDefault="00F16CB6" w:rsidP="00DD12F3">
      <w:pPr>
        <w:rPr>
          <w:rFonts w:cs="Times New Roman"/>
        </w:rPr>
      </w:pPr>
      <w:r>
        <w:rPr>
          <w:rStyle w:val="Emphasis"/>
          <w:rFonts w:cs="Times New Roman"/>
          <w:i w:val="0"/>
        </w:rPr>
        <w:t xml:space="preserve">8. </w:t>
      </w:r>
      <w:r w:rsidR="00304D18">
        <w:rPr>
          <w:rStyle w:val="IntenseEmphasis"/>
          <w:i w:val="0"/>
          <w:color w:val="00000A"/>
        </w:rPr>
        <w:t>ATM</w:t>
      </w:r>
      <w:r w:rsidR="00304D18">
        <w:rPr>
          <w:rStyle w:val="Emphasis"/>
          <w:rFonts w:cs="Times New Roman"/>
          <w:i w:val="0"/>
        </w:rPr>
        <w:t xml:space="preserve">: </w:t>
      </w:r>
      <w:r w:rsidR="00850895">
        <w:rPr>
          <w:rStyle w:val="Emphasis"/>
          <w:rFonts w:cs="Times New Roman"/>
          <w:i w:val="0"/>
        </w:rPr>
        <w:t>Hur viktigt är det att det genomförs en analys av studentens explicita och implicita normer</w:t>
      </w:r>
      <w:r w:rsidR="00850895" w:rsidRPr="007971FB">
        <w:rPr>
          <w:rStyle w:val="FootnoteReference"/>
        </w:rPr>
        <w:footnoteReference w:id="5"/>
      </w:r>
      <w:r w:rsidR="00850895">
        <w:rPr>
          <w:rStyle w:val="Emphasis"/>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Emphasis"/>
          <w:rFonts w:cs="Times New Roman"/>
          <w:i w:val="0"/>
        </w:rPr>
        <w:t xml:space="preserve">9. </w:t>
      </w:r>
      <w:r w:rsidR="00304D18" w:rsidRPr="00304D18">
        <w:rPr>
          <w:rStyle w:val="Emphasis"/>
          <w:rFonts w:cs="Times New Roman"/>
          <w:b/>
          <w:i w:val="0"/>
        </w:rPr>
        <w:t>KL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Emphasis"/>
          <w:rFonts w:cs="Times New Roman"/>
          <w:i w:val="0"/>
        </w:rPr>
        <w:t xml:space="preserve">10. </w:t>
      </w:r>
      <w:r w:rsidR="00304D18" w:rsidRPr="00304D18">
        <w:rPr>
          <w:rStyle w:val="Emphasis"/>
          <w:rFonts w:cs="Times New Roman"/>
          <w:b/>
          <w:i w:val="0"/>
        </w:rPr>
        <w:t>DI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lärandet genomförs med hjälp av övning och granskning</w:t>
      </w:r>
      <w:r w:rsidR="00850895" w:rsidRPr="007971FB">
        <w:rPr>
          <w:rStyle w:val="FootnoteReference"/>
        </w:rPr>
        <w:footnoteReference w:id="6"/>
      </w:r>
      <w:r w:rsidR="00850895">
        <w:rPr>
          <w:rStyle w:val="Emphasis"/>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Emphasis"/>
          <w:rFonts w:cs="Times New Roman"/>
          <w:i w:val="0"/>
        </w:rPr>
        <w:t xml:space="preserve">11. </w:t>
      </w:r>
      <w:r w:rsidR="00304D18">
        <w:rPr>
          <w:b/>
        </w:rPr>
        <w:t>DIM</w:t>
      </w:r>
      <w:r w:rsidR="00304D18">
        <w:rPr>
          <w:rStyle w:val="Emphasis"/>
          <w:rFonts w:cs="Times New Roman"/>
          <w:i w:val="0"/>
        </w:rPr>
        <w:t xml:space="preserve">: </w:t>
      </w:r>
      <w:r w:rsidR="00850895">
        <w:rPr>
          <w:rStyle w:val="Emphasis"/>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Emphasis"/>
          <w:rFonts w:cs="Times New Roman"/>
          <w:b/>
          <w:i w:val="0"/>
        </w:rPr>
        <w:t>KLM</w:t>
      </w:r>
      <w:r w:rsidR="00304D18">
        <w:rPr>
          <w:rStyle w:val="Emphasis"/>
          <w:rFonts w:cs="Times New Roman"/>
          <w:i w:val="0"/>
        </w:rPr>
        <w:t>:</w:t>
      </w:r>
      <w:r w:rsidR="00304D18">
        <w:rPr>
          <w:rStyle w:val="Emphasis"/>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IntenseEmphasis"/>
          <w:color w:val="00000A"/>
        </w:rPr>
      </w:pPr>
    </w:p>
    <w:p w14:paraId="671B8297" w14:textId="0F6CFA9C" w:rsidR="004E58AD" w:rsidRPr="009F1170" w:rsidRDefault="00850895" w:rsidP="004E58AD">
      <w:pPr>
        <w:rPr>
          <w:b/>
          <w:bCs/>
          <w:iCs/>
          <w:color w:val="00000A"/>
        </w:rPr>
      </w:pPr>
      <w:r w:rsidRPr="00D01DE3">
        <w:rPr>
          <w:rStyle w:val="IntenseEmphasis"/>
          <w:color w:val="00000A"/>
        </w:rPr>
        <w:t xml:space="preserve">Användarbarhet </w:t>
      </w:r>
      <w:r w:rsidR="00622CDA">
        <w:rPr>
          <w:rStyle w:val="IntenseEmphasis"/>
          <w:color w:val="00000A"/>
        </w:rPr>
        <w:t>&amp;</w:t>
      </w:r>
      <w:r w:rsidR="00622CDA" w:rsidRPr="00D01DE3">
        <w:rPr>
          <w:rStyle w:val="IntenseEmphasis"/>
          <w:color w:val="00000A"/>
        </w:rPr>
        <w:t xml:space="preserve"> </w:t>
      </w:r>
      <w:r w:rsidRPr="00D01DE3">
        <w:rPr>
          <w:rStyle w:val="IntenseEmphasis"/>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IntenseEmphasis"/>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IntenseEmphasis"/>
          <w:color w:val="00000A"/>
        </w:rPr>
      </w:pPr>
      <w:r>
        <w:rPr>
          <w:rStyle w:val="IntenseEmphasis"/>
          <w:color w:val="00000A"/>
        </w:rPr>
        <w:tab/>
      </w:r>
    </w:p>
    <w:p w14:paraId="41F6E5CC" w14:textId="2B2B6B7C" w:rsidR="00D45847" w:rsidRPr="00D01DE3" w:rsidRDefault="00850895" w:rsidP="004E58AD">
      <w:pPr>
        <w:rPr>
          <w:rStyle w:val="IntenseEmphasis"/>
          <w:color w:val="00000A"/>
        </w:rPr>
      </w:pPr>
      <w:r w:rsidRPr="00D01DE3">
        <w:rPr>
          <w:rStyle w:val="IntenseEmphasis"/>
          <w:color w:val="00000A"/>
        </w:rPr>
        <w:t>Samarbete</w:t>
      </w:r>
    </w:p>
    <w:p w14:paraId="549AD0B7" w14:textId="5245E11C" w:rsidR="00A44BD4" w:rsidRDefault="00F16CB6" w:rsidP="004E58AD">
      <w:pPr>
        <w:pBdr>
          <w:bottom w:val="single" w:sz="6" w:space="1" w:color="auto"/>
        </w:pBdr>
        <w:rPr>
          <w:rFonts w:cs="Times New Roman"/>
        </w:rPr>
      </w:pPr>
      <w:r>
        <w:rPr>
          <w:rStyle w:val="IntenseEmphasis"/>
          <w:rFonts w:eastAsia="Times New Roman" w:cs="Times New Roman"/>
          <w:b w:val="0"/>
          <w:bCs w:val="0"/>
          <w:i w:val="0"/>
          <w:iCs w:val="0"/>
          <w:color w:val="333333"/>
        </w:rPr>
        <w:t xml:space="preserve">15. </w:t>
      </w:r>
      <w:r w:rsidR="00304D18">
        <w:rPr>
          <w:rStyle w:val="IntenseEmphasis"/>
          <w:rFonts w:eastAsia="Times New Roman" w:cs="Times New Roman"/>
          <w:bCs w:val="0"/>
          <w:i w:val="0"/>
          <w:iCs w:val="0"/>
          <w:color w:val="333333"/>
        </w:rPr>
        <w:t>KLM</w:t>
      </w:r>
      <w:r w:rsidR="00304D18" w:rsidRPr="00304D18">
        <w:rPr>
          <w:rStyle w:val="IntenseEmphasis"/>
          <w:rFonts w:eastAsia="Times New Roman" w:cs="Times New Roman"/>
          <w:b w:val="0"/>
          <w:bCs w:val="0"/>
          <w:i w:val="0"/>
          <w:iCs w:val="0"/>
          <w:color w:val="333333"/>
        </w:rPr>
        <w:t>:</w:t>
      </w:r>
      <w:r w:rsidR="00304D18">
        <w:rPr>
          <w:rStyle w:val="IntenseEmphasis"/>
          <w:rFonts w:eastAsia="Times New Roman" w:cs="Times New Roman"/>
          <w:bCs w:val="0"/>
          <w:i w:val="0"/>
          <w:iCs w:val="0"/>
          <w:color w:val="333333"/>
        </w:rPr>
        <w:t xml:space="preserve"> </w:t>
      </w:r>
      <w:r w:rsidR="00850895">
        <w:rPr>
          <w:rStyle w:val="IntenseEmphasis"/>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IntenseEmphasis"/>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6241BFA6" w14:textId="77777777" w:rsidR="00BC101F" w:rsidRDefault="00BC101F" w:rsidP="003A56C6">
      <w:pPr>
        <w:jc w:val="both"/>
        <w:rPr>
          <w:rFonts w:ascii="Verdana" w:eastAsia="Times New Roman" w:hAnsi="Verdana" w:cs="Times New Roman"/>
          <w:b/>
          <w:color w:val="333333"/>
          <w:sz w:val="16"/>
          <w:szCs w:val="16"/>
        </w:rPr>
      </w:pPr>
    </w:p>
    <w:p w14:paraId="1283CEB4" w14:textId="38529D18"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lastRenderedPageBreak/>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4A0102">
        <w:rPr>
          <w:rFonts w:ascii="Verdana" w:hAnsi="Verdana"/>
          <w:sz w:val="16"/>
          <w:szCs w:val="16"/>
        </w:rPr>
        <w:t xml:space="preserve">Frågekonstruktioner 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37" w:name="_Toc391456189"/>
      <w:bookmarkEnd w:id="37"/>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Paragraph"/>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Paragraph"/>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68A89F8E" w14:textId="29E3A794" w:rsidR="00D45847" w:rsidRPr="000427E4" w:rsidRDefault="00AD2787" w:rsidP="000427E4">
      <w:pPr>
        <w:rPr>
          <w:rFonts w:ascii="Verdana" w:hAnsi="Verdana"/>
          <w:sz w:val="16"/>
          <w:szCs w:val="16"/>
        </w:rPr>
        <w:sectPr w:rsidR="00D45847" w:rsidRPr="000427E4" w:rsidSect="00547B0E">
          <w:footerReference w:type="default" r:id="rId16"/>
          <w:footerReference w:type="first" r:id="rId17"/>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26B98418" w14:textId="360D441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 w:author="Jason Serviss" w:date="2018-11-13T13:05:00Z" w:initials="JS">
    <w:p w14:paraId="49D85CF4" w14:textId="442766A3" w:rsidR="00244800" w:rsidRDefault="00244800">
      <w:pPr>
        <w:pStyle w:val="CommentText"/>
      </w:pPr>
      <w:r>
        <w:rPr>
          <w:rStyle w:val="CommentReference"/>
        </w:rPr>
        <w:annotationRef/>
      </w:r>
      <w:r>
        <w:t>It is HERE that the frågeställning needs to be more specifically stated for the evaluation. Furthermore, I think the grammar is off here. ”</w:t>
      </w:r>
      <w:r>
        <w:rPr>
          <w:lang w:eastAsia="sv-SE"/>
        </w:rPr>
        <w:t>Ytterligare analyserade</w:t>
      </w:r>
      <w:r w:rsidRPr="00C82DDB">
        <w:rPr>
          <w:lang w:eastAsia="sv-SE"/>
        </w:rPr>
        <w:t xml:space="preserve"> vi </w:t>
      </w:r>
      <w:r>
        <w:rPr>
          <w:rStyle w:val="CommentReference"/>
        </w:rPr>
        <w:annotationRef/>
      </w:r>
      <w:r>
        <w:rPr>
          <w:lang w:eastAsia="sv-SE"/>
        </w:rPr>
        <w:t>hur väl” or ”</w:t>
      </w:r>
      <w:r w:rsidRPr="00244800">
        <w:rPr>
          <w:lang w:eastAsia="sv-SE"/>
        </w:rPr>
        <w:t xml:space="preserve"> </w:t>
      </w:r>
      <w:r w:rsidRPr="00C82DDB">
        <w:rPr>
          <w:lang w:eastAsia="sv-SE"/>
        </w:rPr>
        <w:t>Ytterligare analyserade</w:t>
      </w:r>
      <w:r>
        <w:rPr>
          <w:lang w:eastAsia="sv-SE"/>
        </w:rPr>
        <w:t>s hur väl”</w:t>
      </w:r>
      <w:r w:rsidRPr="00C82DDB">
        <w:rPr>
          <w:lang w:eastAsia="sv-SE"/>
        </w:rPr>
        <w:t xml:space="preserve"> </w:t>
      </w:r>
      <w:r>
        <w:rPr>
          <w:rStyle w:val="CommentReference"/>
        </w:rPr>
        <w:annotationRef/>
      </w:r>
    </w:p>
  </w:comment>
  <w:comment w:id="14" w:author="Jason Serviss" w:date="2018-11-13T13:11:00Z" w:initials="JS">
    <w:p w14:paraId="6CE2551F" w14:textId="7163E37B" w:rsidR="00244800" w:rsidRDefault="00244800">
      <w:pPr>
        <w:pStyle w:val="CommentText"/>
      </w:pPr>
      <w:r>
        <w:rPr>
          <w:rStyle w:val="CommentReference"/>
        </w:rPr>
        <w:annotationRef/>
      </w:r>
      <w:r>
        <w:t>This needs to be better. ”For att säkerställa oss at ingen del av Grades pedagogiska riktlinjer hade missats i frågekonstruktionerna,</w:t>
      </w:r>
      <w:r w:rsidR="00D849B9">
        <w:t xml:space="preserve"> avslutades intervjun med en öppen fråga där intervju subjektet kunde bidrag med sådana information</w:t>
      </w:r>
      <w:r>
        <w:t>”</w:t>
      </w:r>
      <w:r w:rsidR="00D849B9">
        <w:t xml:space="preserve"> or similar.</w:t>
      </w:r>
    </w:p>
  </w:comment>
  <w:comment w:id="28" w:author="Jason Serviss" w:date="2018-11-13T13:16:00Z" w:initials="JS">
    <w:p w14:paraId="41DB33D5" w14:textId="44440816" w:rsidR="00D849B9" w:rsidRDefault="00D849B9">
      <w:pPr>
        <w:pStyle w:val="CommentText"/>
      </w:pPr>
      <w:r>
        <w:rPr>
          <w:rStyle w:val="CommentReference"/>
        </w:rPr>
        <w:annotationRef/>
      </w:r>
      <w:r>
        <w:t xml:space="preserve">This should be formulated in the reverse fashion. ”Däremot risken för missförstånd a frågekonstruktioner kan ökas med enkät eftersom det finns ingen chans för vidare förklaring. Med tänke på att intervju frågeställningar utvecklades av bara en person bedömdes risken för missförstånd att ökas yttligare och därför valdes interview metoden som en mer precis sätt att uppnår de angivna mål.” or similar </w:t>
      </w:r>
    </w:p>
  </w:comment>
  <w:comment w:id="26" w:author="Olivia Imner" w:date="2018-11-13T09:48:00Z" w:initials="OI">
    <w:p w14:paraId="5DDE3787" w14:textId="5B2B39CC" w:rsidR="00244800" w:rsidRDefault="00244800">
      <w:pPr>
        <w:pStyle w:val="CommentText"/>
      </w:pPr>
      <w:r>
        <w:rPr>
          <w:rStyle w:val="CommentReference"/>
        </w:rPr>
        <w:annotationRef/>
      </w:r>
      <w:r>
        <w:t>Nytt</w:t>
      </w:r>
    </w:p>
  </w:comment>
  <w:comment w:id="29" w:author="Jason Serviss" w:date="2018-11-13T13:17:00Z" w:initials="JS">
    <w:p w14:paraId="00F71554" w14:textId="0B71072F" w:rsidR="00D849B9" w:rsidRDefault="00D849B9">
      <w:pPr>
        <w:pStyle w:val="CommentText"/>
      </w:pPr>
      <w:r>
        <w:rPr>
          <w:rStyle w:val="CommentReference"/>
        </w:rPr>
        <w:annotationRef/>
      </w:r>
      <w:r>
        <w:t>Here you need to discuss what other methods you could have used to achieve the goals of the evaluation.</w:t>
      </w:r>
      <w:bookmarkStart w:id="30" w:name="_GoBack"/>
      <w:bookmarkEnd w:id="30"/>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244800" w:rsidRDefault="00244800">
      <w:r>
        <w:separator/>
      </w:r>
    </w:p>
  </w:endnote>
  <w:endnote w:type="continuationSeparator" w:id="0">
    <w:p w14:paraId="4F768654" w14:textId="77777777" w:rsidR="00244800" w:rsidRDefault="002448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00000003" w:usb1="00000000" w:usb2="00000000" w:usb3="00000000" w:csb0="00000001"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244800" w:rsidRDefault="00244800">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244800" w:rsidRDefault="00244800">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244800" w:rsidRDefault="00244800">
        <w:pPr>
          <w:pStyle w:val="Footer1"/>
          <w:jc w:val="center"/>
        </w:pPr>
        <w:r>
          <w:fldChar w:fldCharType="begin"/>
        </w:r>
        <w:r>
          <w:instrText>PAGE</w:instrText>
        </w:r>
        <w:r>
          <w:fldChar w:fldCharType="separate"/>
        </w:r>
        <w:r w:rsidR="00D849B9">
          <w:rPr>
            <w:noProof/>
          </w:rPr>
          <w:t>13</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244800" w:rsidRDefault="00244800">
        <w:pPr>
          <w:pStyle w:val="Footer1"/>
          <w:jc w:val="center"/>
        </w:pPr>
        <w:r>
          <w:fldChar w:fldCharType="begin"/>
        </w:r>
        <w:r>
          <w:instrText>PAGE</w:instrText>
        </w:r>
        <w:r>
          <w:fldChar w:fldCharType="separate"/>
        </w:r>
        <w:r w:rsidR="00D849B9">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244800" w:rsidRDefault="00244800">
      <w:r>
        <w:separator/>
      </w:r>
    </w:p>
  </w:footnote>
  <w:footnote w:type="continuationSeparator" w:id="0">
    <w:p w14:paraId="71DB8F98" w14:textId="77777777" w:rsidR="00244800" w:rsidRDefault="00244800">
      <w:r>
        <w:continuationSeparator/>
      </w:r>
    </w:p>
  </w:footnote>
  <w:footnote w:id="1">
    <w:p w14:paraId="5824ECF3" w14:textId="4B98B15A" w:rsidR="00244800" w:rsidRPr="005D1A1C" w:rsidRDefault="00244800"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244800" w:rsidRPr="005D1A1C" w:rsidRDefault="00244800"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244800" w:rsidRPr="005D1A1C" w:rsidRDefault="00244800"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244800" w:rsidRPr="005D1A1C" w:rsidRDefault="00244800"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244800" w:rsidRPr="005D1A1C" w:rsidRDefault="00244800"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244800" w:rsidRDefault="00244800" w:rsidP="00CF61C4">
      <w:pPr>
        <w:pStyle w:val="FootnoteText"/>
        <w:jc w:val="both"/>
      </w:pPr>
      <w:r w:rsidRPr="007971FB">
        <w:rPr>
          <w:rStyle w:val="FootnoteReference"/>
        </w:rPr>
        <w:footnoteRef/>
      </w:r>
      <w:r w:rsidRPr="005D1A1C">
        <w:rPr>
          <w:rStyle w:val="FootnoteReference"/>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1">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3">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5">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6">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2"/>
  </w:num>
  <w:num w:numId="2">
    <w:abstractNumId w:val="4"/>
  </w:num>
  <w:num w:numId="3">
    <w:abstractNumId w:val="3"/>
  </w:num>
  <w:num w:numId="4">
    <w:abstractNumId w:val="8"/>
  </w:num>
  <w:num w:numId="5">
    <w:abstractNumId w:val="15"/>
  </w:num>
  <w:num w:numId="6">
    <w:abstractNumId w:val="16"/>
  </w:num>
  <w:num w:numId="7">
    <w:abstractNumId w:val="11"/>
  </w:num>
  <w:num w:numId="8">
    <w:abstractNumId w:val="7"/>
  </w:num>
  <w:num w:numId="9">
    <w:abstractNumId w:val="12"/>
  </w:num>
  <w:num w:numId="10">
    <w:abstractNumId w:val="0"/>
  </w:num>
  <w:num w:numId="11">
    <w:abstractNumId w:val="9"/>
  </w:num>
  <w:num w:numId="12">
    <w:abstractNumId w:val="10"/>
  </w:num>
  <w:num w:numId="13">
    <w:abstractNumId w:val="1"/>
  </w:num>
  <w:num w:numId="14">
    <w:abstractNumId w:val="13"/>
  </w:num>
  <w:num w:numId="15">
    <w:abstractNumId w:val="5"/>
  </w:num>
  <w:num w:numId="16">
    <w:abstractNumId w:val="6"/>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33C8"/>
    <w:rsid w:val="00003F6D"/>
    <w:rsid w:val="00004B10"/>
    <w:rsid w:val="00010A04"/>
    <w:rsid w:val="00012EE9"/>
    <w:rsid w:val="000132C0"/>
    <w:rsid w:val="00014B9D"/>
    <w:rsid w:val="000152C2"/>
    <w:rsid w:val="00021305"/>
    <w:rsid w:val="00024931"/>
    <w:rsid w:val="000331BF"/>
    <w:rsid w:val="000359B7"/>
    <w:rsid w:val="00035BFB"/>
    <w:rsid w:val="00036B5F"/>
    <w:rsid w:val="00041127"/>
    <w:rsid w:val="000413AA"/>
    <w:rsid w:val="00041A1C"/>
    <w:rsid w:val="000424D5"/>
    <w:rsid w:val="000427E4"/>
    <w:rsid w:val="00043579"/>
    <w:rsid w:val="00044A39"/>
    <w:rsid w:val="00047967"/>
    <w:rsid w:val="00052213"/>
    <w:rsid w:val="000531A0"/>
    <w:rsid w:val="000539E0"/>
    <w:rsid w:val="00054BE5"/>
    <w:rsid w:val="00063F85"/>
    <w:rsid w:val="000663F2"/>
    <w:rsid w:val="00075949"/>
    <w:rsid w:val="000775EB"/>
    <w:rsid w:val="00083F82"/>
    <w:rsid w:val="000856E3"/>
    <w:rsid w:val="00085FDC"/>
    <w:rsid w:val="0008729B"/>
    <w:rsid w:val="00087DFC"/>
    <w:rsid w:val="00090506"/>
    <w:rsid w:val="00091FAA"/>
    <w:rsid w:val="0009439E"/>
    <w:rsid w:val="000944E9"/>
    <w:rsid w:val="000A2398"/>
    <w:rsid w:val="000A2894"/>
    <w:rsid w:val="000A3642"/>
    <w:rsid w:val="000A7DCF"/>
    <w:rsid w:val="000B0BC8"/>
    <w:rsid w:val="000B1921"/>
    <w:rsid w:val="000B1A5C"/>
    <w:rsid w:val="000B36E3"/>
    <w:rsid w:val="000B42FE"/>
    <w:rsid w:val="000B4763"/>
    <w:rsid w:val="000C0F0D"/>
    <w:rsid w:val="000C13C1"/>
    <w:rsid w:val="000C1C09"/>
    <w:rsid w:val="000C1D43"/>
    <w:rsid w:val="000C29D9"/>
    <w:rsid w:val="000C56DF"/>
    <w:rsid w:val="000D34D5"/>
    <w:rsid w:val="000D6D84"/>
    <w:rsid w:val="000E09E7"/>
    <w:rsid w:val="000E3571"/>
    <w:rsid w:val="000E3605"/>
    <w:rsid w:val="000F0251"/>
    <w:rsid w:val="000F0C86"/>
    <w:rsid w:val="000F257E"/>
    <w:rsid w:val="000F49A5"/>
    <w:rsid w:val="0010000F"/>
    <w:rsid w:val="001004DB"/>
    <w:rsid w:val="001017ED"/>
    <w:rsid w:val="00103740"/>
    <w:rsid w:val="00103E8E"/>
    <w:rsid w:val="001046A8"/>
    <w:rsid w:val="001077E4"/>
    <w:rsid w:val="00110DB4"/>
    <w:rsid w:val="00113211"/>
    <w:rsid w:val="001133A4"/>
    <w:rsid w:val="00116196"/>
    <w:rsid w:val="001269BE"/>
    <w:rsid w:val="00127A70"/>
    <w:rsid w:val="00130629"/>
    <w:rsid w:val="00131159"/>
    <w:rsid w:val="001352A9"/>
    <w:rsid w:val="00135C34"/>
    <w:rsid w:val="00145DD9"/>
    <w:rsid w:val="00146793"/>
    <w:rsid w:val="00147B30"/>
    <w:rsid w:val="0015775D"/>
    <w:rsid w:val="0016757F"/>
    <w:rsid w:val="001701BE"/>
    <w:rsid w:val="001732AB"/>
    <w:rsid w:val="001830ED"/>
    <w:rsid w:val="00184373"/>
    <w:rsid w:val="00190936"/>
    <w:rsid w:val="00191B85"/>
    <w:rsid w:val="0019256B"/>
    <w:rsid w:val="001974A0"/>
    <w:rsid w:val="001A09C0"/>
    <w:rsid w:val="001B1EAE"/>
    <w:rsid w:val="001B244D"/>
    <w:rsid w:val="001B45BB"/>
    <w:rsid w:val="001B6E2D"/>
    <w:rsid w:val="001B7295"/>
    <w:rsid w:val="001C0112"/>
    <w:rsid w:val="001C5B3A"/>
    <w:rsid w:val="001C73C5"/>
    <w:rsid w:val="001D31E9"/>
    <w:rsid w:val="001D37D5"/>
    <w:rsid w:val="001D3A85"/>
    <w:rsid w:val="001D42D7"/>
    <w:rsid w:val="001D4C6E"/>
    <w:rsid w:val="001D68A2"/>
    <w:rsid w:val="001D7AAB"/>
    <w:rsid w:val="001E3C88"/>
    <w:rsid w:val="001E5D4E"/>
    <w:rsid w:val="001E60E6"/>
    <w:rsid w:val="001F29F6"/>
    <w:rsid w:val="001F2C9C"/>
    <w:rsid w:val="001F595C"/>
    <w:rsid w:val="001F6503"/>
    <w:rsid w:val="001F6610"/>
    <w:rsid w:val="001F6FE8"/>
    <w:rsid w:val="00203802"/>
    <w:rsid w:val="00205671"/>
    <w:rsid w:val="00207601"/>
    <w:rsid w:val="002125BE"/>
    <w:rsid w:val="00213CE1"/>
    <w:rsid w:val="00213FB2"/>
    <w:rsid w:val="00214F7B"/>
    <w:rsid w:val="00216DDF"/>
    <w:rsid w:val="00217276"/>
    <w:rsid w:val="00227C61"/>
    <w:rsid w:val="00227C8F"/>
    <w:rsid w:val="00230FB4"/>
    <w:rsid w:val="00231746"/>
    <w:rsid w:val="00233434"/>
    <w:rsid w:val="00234C76"/>
    <w:rsid w:val="0023519E"/>
    <w:rsid w:val="00235307"/>
    <w:rsid w:val="00235908"/>
    <w:rsid w:val="00242648"/>
    <w:rsid w:val="002427A4"/>
    <w:rsid w:val="002435CA"/>
    <w:rsid w:val="00244800"/>
    <w:rsid w:val="002464E9"/>
    <w:rsid w:val="002468FE"/>
    <w:rsid w:val="00253BB6"/>
    <w:rsid w:val="00255B32"/>
    <w:rsid w:val="00256B80"/>
    <w:rsid w:val="00257CB5"/>
    <w:rsid w:val="00257DD5"/>
    <w:rsid w:val="00262ADC"/>
    <w:rsid w:val="00265FDF"/>
    <w:rsid w:val="00267E98"/>
    <w:rsid w:val="002705D4"/>
    <w:rsid w:val="002717B1"/>
    <w:rsid w:val="00274813"/>
    <w:rsid w:val="0028519F"/>
    <w:rsid w:val="00286276"/>
    <w:rsid w:val="00286D84"/>
    <w:rsid w:val="00293F1A"/>
    <w:rsid w:val="0029547E"/>
    <w:rsid w:val="00297AF9"/>
    <w:rsid w:val="002A3A54"/>
    <w:rsid w:val="002A6849"/>
    <w:rsid w:val="002A6EF3"/>
    <w:rsid w:val="002B1E41"/>
    <w:rsid w:val="002B2E86"/>
    <w:rsid w:val="002B4A17"/>
    <w:rsid w:val="002C6BFF"/>
    <w:rsid w:val="002D30EE"/>
    <w:rsid w:val="002D38C1"/>
    <w:rsid w:val="002D66C8"/>
    <w:rsid w:val="002E22B2"/>
    <w:rsid w:val="002E3B76"/>
    <w:rsid w:val="002E3DAC"/>
    <w:rsid w:val="002E538A"/>
    <w:rsid w:val="002E64C7"/>
    <w:rsid w:val="002E792E"/>
    <w:rsid w:val="00300501"/>
    <w:rsid w:val="00304D18"/>
    <w:rsid w:val="00305460"/>
    <w:rsid w:val="00305D18"/>
    <w:rsid w:val="003066C7"/>
    <w:rsid w:val="003073A8"/>
    <w:rsid w:val="00313701"/>
    <w:rsid w:val="00313D60"/>
    <w:rsid w:val="003148A7"/>
    <w:rsid w:val="0032088C"/>
    <w:rsid w:val="00322DBF"/>
    <w:rsid w:val="0033419A"/>
    <w:rsid w:val="00335B04"/>
    <w:rsid w:val="00340590"/>
    <w:rsid w:val="003405AE"/>
    <w:rsid w:val="0034079D"/>
    <w:rsid w:val="00341BB8"/>
    <w:rsid w:val="00342848"/>
    <w:rsid w:val="00342CA7"/>
    <w:rsid w:val="00342D7D"/>
    <w:rsid w:val="0034349A"/>
    <w:rsid w:val="003475EE"/>
    <w:rsid w:val="00347A7F"/>
    <w:rsid w:val="0035370A"/>
    <w:rsid w:val="00354528"/>
    <w:rsid w:val="003557DE"/>
    <w:rsid w:val="00355C23"/>
    <w:rsid w:val="00363562"/>
    <w:rsid w:val="003673BF"/>
    <w:rsid w:val="00372DB4"/>
    <w:rsid w:val="003757F9"/>
    <w:rsid w:val="00377747"/>
    <w:rsid w:val="00377B4E"/>
    <w:rsid w:val="00384E49"/>
    <w:rsid w:val="00385B71"/>
    <w:rsid w:val="00391CE8"/>
    <w:rsid w:val="00391DF5"/>
    <w:rsid w:val="003A2763"/>
    <w:rsid w:val="003A2801"/>
    <w:rsid w:val="003A2BA1"/>
    <w:rsid w:val="003A3342"/>
    <w:rsid w:val="003A56C6"/>
    <w:rsid w:val="003B23C6"/>
    <w:rsid w:val="003B2922"/>
    <w:rsid w:val="003B34BD"/>
    <w:rsid w:val="003B5EB1"/>
    <w:rsid w:val="003C06CF"/>
    <w:rsid w:val="003C4177"/>
    <w:rsid w:val="003C6B23"/>
    <w:rsid w:val="003D1A09"/>
    <w:rsid w:val="003D2164"/>
    <w:rsid w:val="003E2AEF"/>
    <w:rsid w:val="003E2B2E"/>
    <w:rsid w:val="003E654F"/>
    <w:rsid w:val="003E735C"/>
    <w:rsid w:val="003E7604"/>
    <w:rsid w:val="003F3081"/>
    <w:rsid w:val="003F3E31"/>
    <w:rsid w:val="003F3E6B"/>
    <w:rsid w:val="003F52E1"/>
    <w:rsid w:val="003F606D"/>
    <w:rsid w:val="003F797E"/>
    <w:rsid w:val="00401324"/>
    <w:rsid w:val="00401673"/>
    <w:rsid w:val="00403293"/>
    <w:rsid w:val="00411F1C"/>
    <w:rsid w:val="00413AFC"/>
    <w:rsid w:val="00413C7D"/>
    <w:rsid w:val="004146EF"/>
    <w:rsid w:val="00424655"/>
    <w:rsid w:val="00424D19"/>
    <w:rsid w:val="00425275"/>
    <w:rsid w:val="0043087E"/>
    <w:rsid w:val="004317DB"/>
    <w:rsid w:val="00435E89"/>
    <w:rsid w:val="00436625"/>
    <w:rsid w:val="0045054A"/>
    <w:rsid w:val="00451DEF"/>
    <w:rsid w:val="00452D11"/>
    <w:rsid w:val="00457C43"/>
    <w:rsid w:val="004601AF"/>
    <w:rsid w:val="00460759"/>
    <w:rsid w:val="004609DA"/>
    <w:rsid w:val="00463CEE"/>
    <w:rsid w:val="004642EB"/>
    <w:rsid w:val="0047515C"/>
    <w:rsid w:val="0047588C"/>
    <w:rsid w:val="0047590E"/>
    <w:rsid w:val="004822AA"/>
    <w:rsid w:val="00482460"/>
    <w:rsid w:val="00482617"/>
    <w:rsid w:val="004827B5"/>
    <w:rsid w:val="00482F2B"/>
    <w:rsid w:val="004862A6"/>
    <w:rsid w:val="00491CC8"/>
    <w:rsid w:val="00493097"/>
    <w:rsid w:val="004979BB"/>
    <w:rsid w:val="004A0102"/>
    <w:rsid w:val="004A010C"/>
    <w:rsid w:val="004A07F5"/>
    <w:rsid w:val="004A08DF"/>
    <w:rsid w:val="004A5707"/>
    <w:rsid w:val="004A62A2"/>
    <w:rsid w:val="004A6D58"/>
    <w:rsid w:val="004A704C"/>
    <w:rsid w:val="004B0686"/>
    <w:rsid w:val="004B2F3D"/>
    <w:rsid w:val="004B3714"/>
    <w:rsid w:val="004B4647"/>
    <w:rsid w:val="004B73CD"/>
    <w:rsid w:val="004C1522"/>
    <w:rsid w:val="004C23B4"/>
    <w:rsid w:val="004C23F2"/>
    <w:rsid w:val="004C595B"/>
    <w:rsid w:val="004D1F52"/>
    <w:rsid w:val="004D2145"/>
    <w:rsid w:val="004D2BCF"/>
    <w:rsid w:val="004D2BD6"/>
    <w:rsid w:val="004E28A6"/>
    <w:rsid w:val="004E58AD"/>
    <w:rsid w:val="004E6C7F"/>
    <w:rsid w:val="004F3063"/>
    <w:rsid w:val="004F5AA8"/>
    <w:rsid w:val="004F6381"/>
    <w:rsid w:val="00502257"/>
    <w:rsid w:val="00503459"/>
    <w:rsid w:val="00503EE6"/>
    <w:rsid w:val="0050514C"/>
    <w:rsid w:val="005078DE"/>
    <w:rsid w:val="0051191A"/>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5510"/>
    <w:rsid w:val="005471EB"/>
    <w:rsid w:val="00547B0E"/>
    <w:rsid w:val="00550AE2"/>
    <w:rsid w:val="00551608"/>
    <w:rsid w:val="00551BEB"/>
    <w:rsid w:val="00556381"/>
    <w:rsid w:val="00556D98"/>
    <w:rsid w:val="00560AA3"/>
    <w:rsid w:val="00560FF4"/>
    <w:rsid w:val="00561526"/>
    <w:rsid w:val="0056741C"/>
    <w:rsid w:val="00567A32"/>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B4761"/>
    <w:rsid w:val="005B491B"/>
    <w:rsid w:val="005B4A1A"/>
    <w:rsid w:val="005B77FC"/>
    <w:rsid w:val="005C02EC"/>
    <w:rsid w:val="005C19E9"/>
    <w:rsid w:val="005D0C05"/>
    <w:rsid w:val="005D1A1C"/>
    <w:rsid w:val="005D2977"/>
    <w:rsid w:val="005E1416"/>
    <w:rsid w:val="005E268B"/>
    <w:rsid w:val="005E3C6F"/>
    <w:rsid w:val="005E4262"/>
    <w:rsid w:val="005E7AB1"/>
    <w:rsid w:val="005F02AD"/>
    <w:rsid w:val="005F2B94"/>
    <w:rsid w:val="005F4614"/>
    <w:rsid w:val="005F76A4"/>
    <w:rsid w:val="006003A4"/>
    <w:rsid w:val="006072FF"/>
    <w:rsid w:val="006134E3"/>
    <w:rsid w:val="00615A46"/>
    <w:rsid w:val="0061770F"/>
    <w:rsid w:val="0062005C"/>
    <w:rsid w:val="0062164B"/>
    <w:rsid w:val="00622CDA"/>
    <w:rsid w:val="00623726"/>
    <w:rsid w:val="006278F8"/>
    <w:rsid w:val="006301E1"/>
    <w:rsid w:val="006304C9"/>
    <w:rsid w:val="0063168E"/>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179"/>
    <w:rsid w:val="00674577"/>
    <w:rsid w:val="006764D6"/>
    <w:rsid w:val="006770F8"/>
    <w:rsid w:val="00677224"/>
    <w:rsid w:val="006814B9"/>
    <w:rsid w:val="0068181E"/>
    <w:rsid w:val="00682622"/>
    <w:rsid w:val="006834AD"/>
    <w:rsid w:val="00687D26"/>
    <w:rsid w:val="00691E39"/>
    <w:rsid w:val="00692DE8"/>
    <w:rsid w:val="00694336"/>
    <w:rsid w:val="00695F93"/>
    <w:rsid w:val="006A08E7"/>
    <w:rsid w:val="006A500E"/>
    <w:rsid w:val="006A67CB"/>
    <w:rsid w:val="006B0EE1"/>
    <w:rsid w:val="006B6439"/>
    <w:rsid w:val="006B70A6"/>
    <w:rsid w:val="006C00DB"/>
    <w:rsid w:val="006C3FF0"/>
    <w:rsid w:val="006D25B0"/>
    <w:rsid w:val="006D4004"/>
    <w:rsid w:val="006D458A"/>
    <w:rsid w:val="006D6AE3"/>
    <w:rsid w:val="006E30FA"/>
    <w:rsid w:val="006E59A9"/>
    <w:rsid w:val="006F1A69"/>
    <w:rsid w:val="006F348F"/>
    <w:rsid w:val="006F6C67"/>
    <w:rsid w:val="00701155"/>
    <w:rsid w:val="00702742"/>
    <w:rsid w:val="0070291E"/>
    <w:rsid w:val="00710303"/>
    <w:rsid w:val="0071030E"/>
    <w:rsid w:val="00712B8D"/>
    <w:rsid w:val="00713E7C"/>
    <w:rsid w:val="00714353"/>
    <w:rsid w:val="00715462"/>
    <w:rsid w:val="00716679"/>
    <w:rsid w:val="00720757"/>
    <w:rsid w:val="0072087F"/>
    <w:rsid w:val="0072154A"/>
    <w:rsid w:val="0072365C"/>
    <w:rsid w:val="00731293"/>
    <w:rsid w:val="00735C7B"/>
    <w:rsid w:val="007367F0"/>
    <w:rsid w:val="0074168A"/>
    <w:rsid w:val="00743622"/>
    <w:rsid w:val="00744110"/>
    <w:rsid w:val="00746296"/>
    <w:rsid w:val="007466FA"/>
    <w:rsid w:val="0074784D"/>
    <w:rsid w:val="00747A26"/>
    <w:rsid w:val="00752279"/>
    <w:rsid w:val="00753381"/>
    <w:rsid w:val="0075412A"/>
    <w:rsid w:val="00756CE8"/>
    <w:rsid w:val="00764107"/>
    <w:rsid w:val="0076469F"/>
    <w:rsid w:val="007710D1"/>
    <w:rsid w:val="0077261B"/>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B6EFB"/>
    <w:rsid w:val="007C00B3"/>
    <w:rsid w:val="007C15AA"/>
    <w:rsid w:val="007C1638"/>
    <w:rsid w:val="007C2E9F"/>
    <w:rsid w:val="007C3EE4"/>
    <w:rsid w:val="007C474C"/>
    <w:rsid w:val="007C49F9"/>
    <w:rsid w:val="007C53A1"/>
    <w:rsid w:val="007C5578"/>
    <w:rsid w:val="007C7515"/>
    <w:rsid w:val="007C75AC"/>
    <w:rsid w:val="007D6050"/>
    <w:rsid w:val="007D7DFC"/>
    <w:rsid w:val="007E24A5"/>
    <w:rsid w:val="007E6083"/>
    <w:rsid w:val="007F0323"/>
    <w:rsid w:val="007F11CF"/>
    <w:rsid w:val="007F1B19"/>
    <w:rsid w:val="007F35F0"/>
    <w:rsid w:val="007F5594"/>
    <w:rsid w:val="007F5A31"/>
    <w:rsid w:val="007F5F1C"/>
    <w:rsid w:val="007F6CEC"/>
    <w:rsid w:val="00802217"/>
    <w:rsid w:val="008040AF"/>
    <w:rsid w:val="0080525B"/>
    <w:rsid w:val="00806CE6"/>
    <w:rsid w:val="00811153"/>
    <w:rsid w:val="00813E12"/>
    <w:rsid w:val="00814553"/>
    <w:rsid w:val="0081570D"/>
    <w:rsid w:val="00815EFC"/>
    <w:rsid w:val="00817367"/>
    <w:rsid w:val="008173CC"/>
    <w:rsid w:val="0082040C"/>
    <w:rsid w:val="00821F45"/>
    <w:rsid w:val="008227FA"/>
    <w:rsid w:val="00824AFB"/>
    <w:rsid w:val="008264C6"/>
    <w:rsid w:val="00830D00"/>
    <w:rsid w:val="00840367"/>
    <w:rsid w:val="00841C6E"/>
    <w:rsid w:val="00846D95"/>
    <w:rsid w:val="00850895"/>
    <w:rsid w:val="00854BBA"/>
    <w:rsid w:val="0085546B"/>
    <w:rsid w:val="00860782"/>
    <w:rsid w:val="00860CFB"/>
    <w:rsid w:val="00862308"/>
    <w:rsid w:val="00862662"/>
    <w:rsid w:val="00864EC1"/>
    <w:rsid w:val="00865EB8"/>
    <w:rsid w:val="00867CCB"/>
    <w:rsid w:val="008709DF"/>
    <w:rsid w:val="00874DE4"/>
    <w:rsid w:val="00875C23"/>
    <w:rsid w:val="00877587"/>
    <w:rsid w:val="00882330"/>
    <w:rsid w:val="00882763"/>
    <w:rsid w:val="0088278F"/>
    <w:rsid w:val="00882B2F"/>
    <w:rsid w:val="0088501B"/>
    <w:rsid w:val="00890D21"/>
    <w:rsid w:val="00891246"/>
    <w:rsid w:val="00891A2E"/>
    <w:rsid w:val="00891BF2"/>
    <w:rsid w:val="008928B6"/>
    <w:rsid w:val="00893C8F"/>
    <w:rsid w:val="00897661"/>
    <w:rsid w:val="008A06D0"/>
    <w:rsid w:val="008A16A6"/>
    <w:rsid w:val="008A4F8B"/>
    <w:rsid w:val="008A57EE"/>
    <w:rsid w:val="008A6219"/>
    <w:rsid w:val="008A67A7"/>
    <w:rsid w:val="008A6C94"/>
    <w:rsid w:val="008B04F7"/>
    <w:rsid w:val="008B2D29"/>
    <w:rsid w:val="008B38B8"/>
    <w:rsid w:val="008C3521"/>
    <w:rsid w:val="008C6C9D"/>
    <w:rsid w:val="008D01A7"/>
    <w:rsid w:val="008D175A"/>
    <w:rsid w:val="008D24BF"/>
    <w:rsid w:val="008D2988"/>
    <w:rsid w:val="008D664C"/>
    <w:rsid w:val="008E34C7"/>
    <w:rsid w:val="008E5FFE"/>
    <w:rsid w:val="008E6459"/>
    <w:rsid w:val="008E69A9"/>
    <w:rsid w:val="008E6FE9"/>
    <w:rsid w:val="008E73AE"/>
    <w:rsid w:val="00901D71"/>
    <w:rsid w:val="00902178"/>
    <w:rsid w:val="00902AF6"/>
    <w:rsid w:val="00902C81"/>
    <w:rsid w:val="00904282"/>
    <w:rsid w:val="00905DB0"/>
    <w:rsid w:val="00906F54"/>
    <w:rsid w:val="00907F5F"/>
    <w:rsid w:val="009102A7"/>
    <w:rsid w:val="00912ED7"/>
    <w:rsid w:val="0091477A"/>
    <w:rsid w:val="0091479D"/>
    <w:rsid w:val="00915D89"/>
    <w:rsid w:val="009306F9"/>
    <w:rsid w:val="00931D44"/>
    <w:rsid w:val="0093589A"/>
    <w:rsid w:val="009367D6"/>
    <w:rsid w:val="00937404"/>
    <w:rsid w:val="009411BD"/>
    <w:rsid w:val="00941862"/>
    <w:rsid w:val="00943F6C"/>
    <w:rsid w:val="0095154D"/>
    <w:rsid w:val="00951E2F"/>
    <w:rsid w:val="00953C45"/>
    <w:rsid w:val="009562B9"/>
    <w:rsid w:val="00957CC5"/>
    <w:rsid w:val="00960F14"/>
    <w:rsid w:val="00963C95"/>
    <w:rsid w:val="00964625"/>
    <w:rsid w:val="00964904"/>
    <w:rsid w:val="009660E1"/>
    <w:rsid w:val="00971948"/>
    <w:rsid w:val="00973E43"/>
    <w:rsid w:val="00975FE4"/>
    <w:rsid w:val="00976A0C"/>
    <w:rsid w:val="009804A0"/>
    <w:rsid w:val="00980817"/>
    <w:rsid w:val="00981CC7"/>
    <w:rsid w:val="0098302A"/>
    <w:rsid w:val="00983750"/>
    <w:rsid w:val="00984248"/>
    <w:rsid w:val="009853E3"/>
    <w:rsid w:val="00985604"/>
    <w:rsid w:val="00992BD5"/>
    <w:rsid w:val="009A0DB5"/>
    <w:rsid w:val="009A0EF4"/>
    <w:rsid w:val="009A1F30"/>
    <w:rsid w:val="009A5435"/>
    <w:rsid w:val="009A74A3"/>
    <w:rsid w:val="009B18DA"/>
    <w:rsid w:val="009B2638"/>
    <w:rsid w:val="009B5FD4"/>
    <w:rsid w:val="009C0163"/>
    <w:rsid w:val="009C63F0"/>
    <w:rsid w:val="009D10D5"/>
    <w:rsid w:val="009D27B3"/>
    <w:rsid w:val="009D7788"/>
    <w:rsid w:val="009D7AA6"/>
    <w:rsid w:val="009D7B5B"/>
    <w:rsid w:val="009E28C0"/>
    <w:rsid w:val="009E3D27"/>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31199"/>
    <w:rsid w:val="00A361E8"/>
    <w:rsid w:val="00A44A23"/>
    <w:rsid w:val="00A44BD4"/>
    <w:rsid w:val="00A46B98"/>
    <w:rsid w:val="00A51BA1"/>
    <w:rsid w:val="00A531A3"/>
    <w:rsid w:val="00A53F62"/>
    <w:rsid w:val="00A54A9F"/>
    <w:rsid w:val="00A61540"/>
    <w:rsid w:val="00A62911"/>
    <w:rsid w:val="00A63576"/>
    <w:rsid w:val="00A63C4E"/>
    <w:rsid w:val="00A65F49"/>
    <w:rsid w:val="00A65FFF"/>
    <w:rsid w:val="00A66750"/>
    <w:rsid w:val="00A6684C"/>
    <w:rsid w:val="00A7085E"/>
    <w:rsid w:val="00A71251"/>
    <w:rsid w:val="00A713D9"/>
    <w:rsid w:val="00A723B7"/>
    <w:rsid w:val="00A72A42"/>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375E"/>
    <w:rsid w:val="00AA3AFD"/>
    <w:rsid w:val="00AB7099"/>
    <w:rsid w:val="00AC1E16"/>
    <w:rsid w:val="00AC7484"/>
    <w:rsid w:val="00AC7B85"/>
    <w:rsid w:val="00AC7EB3"/>
    <w:rsid w:val="00AD2433"/>
    <w:rsid w:val="00AD2787"/>
    <w:rsid w:val="00AD4ABC"/>
    <w:rsid w:val="00AD4C61"/>
    <w:rsid w:val="00AD4EB2"/>
    <w:rsid w:val="00AE0EFD"/>
    <w:rsid w:val="00AE32D0"/>
    <w:rsid w:val="00AE472E"/>
    <w:rsid w:val="00AE48F8"/>
    <w:rsid w:val="00AE5BA4"/>
    <w:rsid w:val="00AF577B"/>
    <w:rsid w:val="00AF601B"/>
    <w:rsid w:val="00B04C77"/>
    <w:rsid w:val="00B06ECC"/>
    <w:rsid w:val="00B1197D"/>
    <w:rsid w:val="00B17BFA"/>
    <w:rsid w:val="00B2517C"/>
    <w:rsid w:val="00B3075A"/>
    <w:rsid w:val="00B31418"/>
    <w:rsid w:val="00B31D7F"/>
    <w:rsid w:val="00B32D13"/>
    <w:rsid w:val="00B3436A"/>
    <w:rsid w:val="00B35E9B"/>
    <w:rsid w:val="00B37533"/>
    <w:rsid w:val="00B40F76"/>
    <w:rsid w:val="00B40FE4"/>
    <w:rsid w:val="00B41458"/>
    <w:rsid w:val="00B434F4"/>
    <w:rsid w:val="00B43A10"/>
    <w:rsid w:val="00B467DC"/>
    <w:rsid w:val="00B46C95"/>
    <w:rsid w:val="00B52F86"/>
    <w:rsid w:val="00B566A4"/>
    <w:rsid w:val="00B61255"/>
    <w:rsid w:val="00B623A6"/>
    <w:rsid w:val="00B639A7"/>
    <w:rsid w:val="00B661EF"/>
    <w:rsid w:val="00B67649"/>
    <w:rsid w:val="00B67ECD"/>
    <w:rsid w:val="00B73674"/>
    <w:rsid w:val="00B75B9F"/>
    <w:rsid w:val="00B77B49"/>
    <w:rsid w:val="00B814D2"/>
    <w:rsid w:val="00B818BA"/>
    <w:rsid w:val="00B86EEE"/>
    <w:rsid w:val="00B93DE6"/>
    <w:rsid w:val="00B95069"/>
    <w:rsid w:val="00BA0F17"/>
    <w:rsid w:val="00BA3DCC"/>
    <w:rsid w:val="00BA47F1"/>
    <w:rsid w:val="00BA62A8"/>
    <w:rsid w:val="00BA6D11"/>
    <w:rsid w:val="00BA74B1"/>
    <w:rsid w:val="00BA7F7A"/>
    <w:rsid w:val="00BB10E9"/>
    <w:rsid w:val="00BB2BBD"/>
    <w:rsid w:val="00BC101F"/>
    <w:rsid w:val="00BC1D82"/>
    <w:rsid w:val="00BC2203"/>
    <w:rsid w:val="00BC2F57"/>
    <w:rsid w:val="00BC418D"/>
    <w:rsid w:val="00BC47D8"/>
    <w:rsid w:val="00BC4C28"/>
    <w:rsid w:val="00BC64A2"/>
    <w:rsid w:val="00BC681B"/>
    <w:rsid w:val="00BD0BAF"/>
    <w:rsid w:val="00BD2BD1"/>
    <w:rsid w:val="00BD5132"/>
    <w:rsid w:val="00BE2E0E"/>
    <w:rsid w:val="00BE4185"/>
    <w:rsid w:val="00BE6335"/>
    <w:rsid w:val="00BF2EDC"/>
    <w:rsid w:val="00C00002"/>
    <w:rsid w:val="00C05B0F"/>
    <w:rsid w:val="00C153C6"/>
    <w:rsid w:val="00C21DDA"/>
    <w:rsid w:val="00C240AD"/>
    <w:rsid w:val="00C27B26"/>
    <w:rsid w:val="00C27CAF"/>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7983"/>
    <w:rsid w:val="00C67B0B"/>
    <w:rsid w:val="00C770CB"/>
    <w:rsid w:val="00C77B2D"/>
    <w:rsid w:val="00C80D03"/>
    <w:rsid w:val="00C82DDB"/>
    <w:rsid w:val="00C84F64"/>
    <w:rsid w:val="00C869D0"/>
    <w:rsid w:val="00C9446B"/>
    <w:rsid w:val="00C944C6"/>
    <w:rsid w:val="00C94971"/>
    <w:rsid w:val="00C976EE"/>
    <w:rsid w:val="00C9778A"/>
    <w:rsid w:val="00CA033B"/>
    <w:rsid w:val="00CA160B"/>
    <w:rsid w:val="00CA1731"/>
    <w:rsid w:val="00CA2D4A"/>
    <w:rsid w:val="00CA30F3"/>
    <w:rsid w:val="00CA3AE8"/>
    <w:rsid w:val="00CA3E3D"/>
    <w:rsid w:val="00CA4A2A"/>
    <w:rsid w:val="00CA592B"/>
    <w:rsid w:val="00CB107E"/>
    <w:rsid w:val="00CB3D1B"/>
    <w:rsid w:val="00CB4A5E"/>
    <w:rsid w:val="00CB4C73"/>
    <w:rsid w:val="00CB6D9D"/>
    <w:rsid w:val="00CC5E28"/>
    <w:rsid w:val="00CD0280"/>
    <w:rsid w:val="00CD3BE4"/>
    <w:rsid w:val="00CD3F49"/>
    <w:rsid w:val="00CD4488"/>
    <w:rsid w:val="00CD7B55"/>
    <w:rsid w:val="00CE004E"/>
    <w:rsid w:val="00CE0862"/>
    <w:rsid w:val="00CE0F0E"/>
    <w:rsid w:val="00CE6BAB"/>
    <w:rsid w:val="00CF008C"/>
    <w:rsid w:val="00CF0B56"/>
    <w:rsid w:val="00CF0BE6"/>
    <w:rsid w:val="00CF0BF3"/>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26629"/>
    <w:rsid w:val="00D334CD"/>
    <w:rsid w:val="00D338A7"/>
    <w:rsid w:val="00D3465F"/>
    <w:rsid w:val="00D35D94"/>
    <w:rsid w:val="00D37BCF"/>
    <w:rsid w:val="00D425D4"/>
    <w:rsid w:val="00D429B3"/>
    <w:rsid w:val="00D43553"/>
    <w:rsid w:val="00D43E6B"/>
    <w:rsid w:val="00D44F9D"/>
    <w:rsid w:val="00D45847"/>
    <w:rsid w:val="00D466C9"/>
    <w:rsid w:val="00D46833"/>
    <w:rsid w:val="00D51C83"/>
    <w:rsid w:val="00D54813"/>
    <w:rsid w:val="00D54FB0"/>
    <w:rsid w:val="00D57162"/>
    <w:rsid w:val="00D6155F"/>
    <w:rsid w:val="00D64060"/>
    <w:rsid w:val="00D65AF9"/>
    <w:rsid w:val="00D71CDE"/>
    <w:rsid w:val="00D73501"/>
    <w:rsid w:val="00D74144"/>
    <w:rsid w:val="00D74BFF"/>
    <w:rsid w:val="00D7649D"/>
    <w:rsid w:val="00D808DD"/>
    <w:rsid w:val="00D836D7"/>
    <w:rsid w:val="00D83AD0"/>
    <w:rsid w:val="00D849B9"/>
    <w:rsid w:val="00D85EB9"/>
    <w:rsid w:val="00D863D2"/>
    <w:rsid w:val="00D877C8"/>
    <w:rsid w:val="00D90862"/>
    <w:rsid w:val="00D924A7"/>
    <w:rsid w:val="00D939B2"/>
    <w:rsid w:val="00D970EE"/>
    <w:rsid w:val="00DA0666"/>
    <w:rsid w:val="00DA1086"/>
    <w:rsid w:val="00DA1B11"/>
    <w:rsid w:val="00DB1910"/>
    <w:rsid w:val="00DB3821"/>
    <w:rsid w:val="00DB3CC8"/>
    <w:rsid w:val="00DB4ED3"/>
    <w:rsid w:val="00DC5094"/>
    <w:rsid w:val="00DC7A9B"/>
    <w:rsid w:val="00DD03E4"/>
    <w:rsid w:val="00DD0905"/>
    <w:rsid w:val="00DD12F3"/>
    <w:rsid w:val="00DD1792"/>
    <w:rsid w:val="00DE1202"/>
    <w:rsid w:val="00DE1A92"/>
    <w:rsid w:val="00DF1A0C"/>
    <w:rsid w:val="00DF3880"/>
    <w:rsid w:val="00E0078E"/>
    <w:rsid w:val="00E02ACD"/>
    <w:rsid w:val="00E040F7"/>
    <w:rsid w:val="00E048BB"/>
    <w:rsid w:val="00E04FD4"/>
    <w:rsid w:val="00E05F45"/>
    <w:rsid w:val="00E0678A"/>
    <w:rsid w:val="00E1489B"/>
    <w:rsid w:val="00E2013D"/>
    <w:rsid w:val="00E2103E"/>
    <w:rsid w:val="00E23DBB"/>
    <w:rsid w:val="00E31E16"/>
    <w:rsid w:val="00E35816"/>
    <w:rsid w:val="00E36747"/>
    <w:rsid w:val="00E4277B"/>
    <w:rsid w:val="00E43D1C"/>
    <w:rsid w:val="00E44B3C"/>
    <w:rsid w:val="00E44C61"/>
    <w:rsid w:val="00E458F4"/>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6D52"/>
    <w:rsid w:val="00E91509"/>
    <w:rsid w:val="00E972C5"/>
    <w:rsid w:val="00E97FC1"/>
    <w:rsid w:val="00EA1899"/>
    <w:rsid w:val="00EA3071"/>
    <w:rsid w:val="00EA5670"/>
    <w:rsid w:val="00EA7A8A"/>
    <w:rsid w:val="00EB1E68"/>
    <w:rsid w:val="00EB1EBB"/>
    <w:rsid w:val="00EB3A4E"/>
    <w:rsid w:val="00EB4251"/>
    <w:rsid w:val="00EB433D"/>
    <w:rsid w:val="00EB72CF"/>
    <w:rsid w:val="00EC4C26"/>
    <w:rsid w:val="00ED3A56"/>
    <w:rsid w:val="00ED733F"/>
    <w:rsid w:val="00ED77BB"/>
    <w:rsid w:val="00EE3EDE"/>
    <w:rsid w:val="00EE400D"/>
    <w:rsid w:val="00EE4EEC"/>
    <w:rsid w:val="00EE7E1E"/>
    <w:rsid w:val="00EF56C7"/>
    <w:rsid w:val="00EF5A81"/>
    <w:rsid w:val="00EF6328"/>
    <w:rsid w:val="00F01E86"/>
    <w:rsid w:val="00F10A47"/>
    <w:rsid w:val="00F1559D"/>
    <w:rsid w:val="00F16CB6"/>
    <w:rsid w:val="00F1711B"/>
    <w:rsid w:val="00F209A9"/>
    <w:rsid w:val="00F24A19"/>
    <w:rsid w:val="00F358E4"/>
    <w:rsid w:val="00F36A1A"/>
    <w:rsid w:val="00F36D89"/>
    <w:rsid w:val="00F400E0"/>
    <w:rsid w:val="00F43731"/>
    <w:rsid w:val="00F4438A"/>
    <w:rsid w:val="00F5225C"/>
    <w:rsid w:val="00F557F1"/>
    <w:rsid w:val="00F5632E"/>
    <w:rsid w:val="00F56940"/>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A6353"/>
    <w:rsid w:val="00FB3E6B"/>
    <w:rsid w:val="00FB7215"/>
    <w:rsid w:val="00FB77D5"/>
    <w:rsid w:val="00FC2E6B"/>
    <w:rsid w:val="00FC6287"/>
    <w:rsid w:val="00FD48CF"/>
    <w:rsid w:val="00FD5664"/>
    <w:rsid w:val="00FE034F"/>
    <w:rsid w:val="00FE3122"/>
    <w:rsid w:val="00FE4F32"/>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9D27B3"/>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before="120"/>
    </w:pPr>
    <w:rPr>
      <w:rFonts w:asciiTheme="minorHAnsi" w:hAnsiTheme="minorHAnsi"/>
      <w:b/>
      <w:sz w:val="24"/>
      <w:szCs w:val="24"/>
    </w:rPr>
  </w:style>
  <w:style w:type="paragraph" w:styleId="TOC3">
    <w:name w:val="toc 3"/>
    <w:basedOn w:val="Normal"/>
    <w:next w:val="Normal"/>
    <w:autoRedefine/>
    <w:uiPriority w:val="39"/>
    <w:unhideWhenUsed/>
    <w:rsid w:val="004E58AD"/>
    <w:pPr>
      <w:ind w:left="440"/>
    </w:pPr>
    <w:rPr>
      <w:rFonts w:asciiTheme="minorHAnsi" w:hAnsiTheme="minorHAnsi"/>
    </w:r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ind w:left="220"/>
    </w:pPr>
    <w:rPr>
      <w:rFonts w:asciiTheme="minorHAnsi" w:hAnsiTheme="minorHAnsi"/>
      <w:b/>
    </w:rPr>
  </w:style>
  <w:style w:type="character" w:styleId="Strong">
    <w:name w:val="Strong"/>
    <w:basedOn w:val="DefaultParagraphFont"/>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 w:type="paragraph" w:styleId="TOC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ink">
    <w:name w:val="Hyperlink"/>
    <w:basedOn w:val="DefaultParagraphFont"/>
    <w:uiPriority w:val="99"/>
    <w:semiHidden/>
    <w:unhideWhenUsed/>
    <w:rsid w:val="007C49F9"/>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9D27B3"/>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before="120"/>
    </w:pPr>
    <w:rPr>
      <w:rFonts w:asciiTheme="minorHAnsi" w:hAnsiTheme="minorHAnsi"/>
      <w:b/>
      <w:sz w:val="24"/>
      <w:szCs w:val="24"/>
    </w:rPr>
  </w:style>
  <w:style w:type="paragraph" w:styleId="TOC3">
    <w:name w:val="toc 3"/>
    <w:basedOn w:val="Normal"/>
    <w:next w:val="Normal"/>
    <w:autoRedefine/>
    <w:uiPriority w:val="39"/>
    <w:unhideWhenUsed/>
    <w:rsid w:val="004E58AD"/>
    <w:pPr>
      <w:ind w:left="440"/>
    </w:pPr>
    <w:rPr>
      <w:rFonts w:asciiTheme="minorHAnsi" w:hAnsiTheme="minorHAnsi"/>
    </w:r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ind w:left="220"/>
    </w:pPr>
    <w:rPr>
      <w:rFonts w:asciiTheme="minorHAnsi" w:hAnsiTheme="minorHAnsi"/>
      <w:b/>
    </w:rPr>
  </w:style>
  <w:style w:type="character" w:styleId="Strong">
    <w:name w:val="Strong"/>
    <w:basedOn w:val="DefaultParagraphFont"/>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 w:type="paragraph" w:styleId="TOC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ink">
    <w:name w:val="Hyperlink"/>
    <w:basedOn w:val="DefaultParagraphFont"/>
    <w:uiPriority w:val="99"/>
    <w:semiHidden/>
    <w:unhideWhenUsed/>
    <w:rsid w:val="007C49F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062395DF-C0EB-DF44-8614-708AB206F6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TotalTime>
  <Pages>24</Pages>
  <Words>11698</Words>
  <Characters>66684</Characters>
  <Application>Microsoft Macintosh Word</Application>
  <DocSecurity>0</DocSecurity>
  <Lines>555</Lines>
  <Paragraphs>156</Paragraphs>
  <ScaleCrop>false</ScaleCrop>
  <Company>Stockholms universitetsbibliotek</Company>
  <LinksUpToDate>false</LinksUpToDate>
  <CharactersWithSpaces>782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Jason Serviss</cp:lastModifiedBy>
  <cp:revision>14</cp:revision>
  <cp:lastPrinted>2018-11-06T10:11:00Z</cp:lastPrinted>
  <dcterms:created xsi:type="dcterms:W3CDTF">2018-11-06T10:11:00Z</dcterms:created>
  <dcterms:modified xsi:type="dcterms:W3CDTF">2018-11-13T12:1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6"&gt;&lt;session id="6ZntJg41"/&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